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1DB09" w14:textId="51DA3659"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Presidential Debate</w:t>
      </w:r>
      <w:r w:rsidR="00F835AD" w:rsidRPr="008B1FE3">
        <w:rPr>
          <w:b/>
          <w:bCs/>
        </w:rPr>
        <w:t>s</w:t>
      </w:r>
      <w:r w:rsidRPr="008B1FE3">
        <w:rPr>
          <w:b/>
          <w:bCs/>
        </w:rPr>
        <w:t xml:space="preserve"> Over </w:t>
      </w:r>
      <w:r w:rsidR="001071FB">
        <w:rPr>
          <w:b/>
          <w:bCs/>
        </w:rPr>
        <w:t>6</w:t>
      </w:r>
      <w:r w:rsidRPr="008B1FE3">
        <w:rPr>
          <w:b/>
          <w:bCs/>
        </w:rPr>
        <w:t>0 Years</w:t>
      </w:r>
    </w:p>
    <w:p w14:paraId="7E6D3964" w14:textId="77777777" w:rsidR="00A63815" w:rsidRDefault="00F73438" w:rsidP="0065159D">
      <w:pPr>
        <w:widowControl/>
        <w:autoSpaceDE/>
        <w:autoSpaceDN/>
        <w:adjustRightInd/>
        <w:spacing w:after="120"/>
        <w:ind w:firstLine="0"/>
        <w:jc w:val="center"/>
        <w:rPr>
          <w:b/>
          <w:bCs/>
        </w:rPr>
      </w:pPr>
      <w:r>
        <w:rPr>
          <w:b/>
          <w:bCs/>
        </w:rPr>
        <w:t>Introduction</w:t>
      </w:r>
    </w:p>
    <w:p w14:paraId="3F3FBAAC" w14:textId="2409792A" w:rsidR="00F631D8" w:rsidRDefault="00F73438" w:rsidP="008B1C0B">
      <w:pPr>
        <w:widowControl/>
      </w:pPr>
      <w:r>
        <w:t>Televised presidential debate</w:t>
      </w:r>
      <w:r w:rsidR="004D1D75">
        <w:t>s</w:t>
      </w:r>
      <w:r>
        <w:t xml:space="preserve"> ha</w:t>
      </w:r>
      <w:r w:rsidR="004D1D75">
        <w:t>ve</w:t>
      </w:r>
      <w:r>
        <w:t xml:space="preserve"> been criticized for </w:t>
      </w:r>
      <w:r w:rsidR="00221DDB">
        <w:t xml:space="preserve">their </w:t>
      </w:r>
      <w:r>
        <w:t xml:space="preserve">lack of </w:t>
      </w:r>
      <w:r w:rsidR="00221DDB">
        <w:t xml:space="preserve">an </w:t>
      </w:r>
      <w:r w:rsidR="004D1D75">
        <w:t xml:space="preserve">authentic </w:t>
      </w:r>
      <w:r>
        <w:t>clash</w:t>
      </w:r>
      <w:r w:rsidR="00221DDB">
        <w:t xml:space="preserve"> of ideas</w:t>
      </w:r>
      <w:r>
        <w:t xml:space="preserve">, </w:t>
      </w:r>
      <w:r w:rsidR="00221DDB">
        <w:t>their</w:t>
      </w:r>
      <w:r w:rsidR="004D1D75">
        <w:t xml:space="preserve"> failure to elicit </w:t>
      </w:r>
      <w:r>
        <w:t>discussion</w:t>
      </w:r>
      <w:r w:rsidR="004D1D75">
        <w:t xml:space="preserve"> of primary issues</w:t>
      </w:r>
      <w:r>
        <w:t xml:space="preserve">, </w:t>
      </w:r>
      <w:r w:rsidR="00365555">
        <w:t xml:space="preserve">and </w:t>
      </w:r>
      <w:r w:rsidR="00221DDB">
        <w:t>their</w:t>
      </w:r>
      <w:r w:rsidR="004D1D75">
        <w:t xml:space="preserve"> excessive focus </w:t>
      </w:r>
      <w:r w:rsidR="005C194B">
        <w:t xml:space="preserve">on </w:t>
      </w:r>
      <w:r w:rsidR="00221DDB">
        <w:t xml:space="preserve">the </w:t>
      </w:r>
      <w:r w:rsidR="005C194B">
        <w:t xml:space="preserve">candidates’ </w:t>
      </w:r>
      <w:r w:rsidR="00221DDB">
        <w:t xml:space="preserve">preoccupation with </w:t>
      </w:r>
      <w:r w:rsidR="005C194B">
        <w:t xml:space="preserve">image </w:t>
      </w:r>
      <w:r w:rsidR="004D1D75">
        <w:t>rather than the issues</w:t>
      </w:r>
      <w:r w:rsidR="005C194B">
        <w:t xml:space="preserve">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rsidR="004D1D75">
        <w:t xml:space="preserve">. There can be </w:t>
      </w:r>
      <w:r w:rsidR="005C194B">
        <w:t xml:space="preserve"> </w:t>
      </w:r>
      <w:r w:rsidR="00A928DD">
        <w:t xml:space="preserve">no </w:t>
      </w:r>
      <w:r w:rsidR="00365555">
        <w:t>doubt</w:t>
      </w:r>
      <w:r w:rsidR="005C194B">
        <w:t xml:space="preserve"> that presidential debate</w:t>
      </w:r>
      <w:r w:rsidR="004D1D75">
        <w:t>s</w:t>
      </w:r>
      <w:r w:rsidR="005C194B">
        <w:t xml:space="preserve"> </w:t>
      </w:r>
      <w:r w:rsidR="004D1D75">
        <w:t xml:space="preserve">serve </w:t>
      </w:r>
      <w:r w:rsidR="005C194B">
        <w:t xml:space="preserve">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 xml:space="preserve">Unfortunately, </w:t>
      </w:r>
      <w:r w:rsidR="004D1D75">
        <w:t xml:space="preserve">if we use </w:t>
      </w:r>
      <w:r w:rsidR="005C194B">
        <w:t xml:space="preserve">Moral Foundation </w:t>
      </w:r>
      <w:r w:rsidR="00C60197">
        <w:t>Theory</w:t>
      </w:r>
      <w:r w:rsidR="004D1D75">
        <w:t xml:space="preserve"> as a guide</w:t>
      </w:r>
      <w:r w:rsidR="00C60197">
        <w:t xml:space="preserve">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6A3871">
        <w:t>in conjunction with</w:t>
      </w:r>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w:t>
      </w:r>
      <w:r w:rsidR="004D1D75">
        <w:t xml:space="preserve">we will note that a </w:t>
      </w:r>
      <w:r w:rsidR="003A6725">
        <w:t xml:space="preserve">lack of </w:t>
      </w:r>
      <w:r w:rsidR="004D1D75">
        <w:t>discussion</w:t>
      </w:r>
      <w:r w:rsidR="003079E5">
        <w:t xml:space="preserve"> </w:t>
      </w:r>
      <w:r w:rsidR="004D1D75">
        <w:t xml:space="preserve">regarding the primary issues and a </w:t>
      </w:r>
      <w:r w:rsidR="00221DDB">
        <w:t>tend</w:t>
      </w:r>
      <w:r w:rsidR="00CB1EB0">
        <w:t>e</w:t>
      </w:r>
      <w:r w:rsidR="00221DDB">
        <w:t xml:space="preserve">ncy to avoid </w:t>
      </w:r>
      <w:r w:rsidR="004D1D75">
        <w:t xml:space="preserve">conflict </w:t>
      </w:r>
      <w:r w:rsidR="00221DDB">
        <w:t xml:space="preserve">when responding to </w:t>
      </w:r>
      <w:r w:rsidR="004D1D75">
        <w:t xml:space="preserve">the issues at hand are </w:t>
      </w:r>
      <w:r w:rsidR="003A6725">
        <w:t>inevitable</w:t>
      </w:r>
      <w:r w:rsidR="00CD5188">
        <w:t xml:space="preserve"> in </w:t>
      </w:r>
      <w:r w:rsidR="006656D5">
        <w:t xml:space="preserve">televised </w:t>
      </w:r>
      <w:r w:rsidR="00CD5188">
        <w:t>presidential debates</w:t>
      </w:r>
      <w:r w:rsidR="003A6725">
        <w:t>.</w:t>
      </w:r>
    </w:p>
    <w:p w14:paraId="0AE93061" w14:textId="7992D755"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4D1D75">
        <w:t>. It has been found that</w:t>
      </w:r>
      <w:r w:rsidR="000E7C01">
        <w:t xml:space="preserve"> </w:t>
      </w:r>
      <w:r w:rsidR="000E7C01">
        <w:rPr>
          <w:lang w:eastAsia="zh-CN"/>
        </w:rPr>
        <w:t>conservatives and liberals have different configurations</w:t>
      </w:r>
      <w:r w:rsidR="004D1D75">
        <w:rPr>
          <w:lang w:eastAsia="zh-CN"/>
        </w:rPr>
        <w:t xml:space="preserve"> of</w:t>
      </w:r>
      <w:r w:rsidR="00221DDB">
        <w:rPr>
          <w:lang w:eastAsia="zh-CN"/>
        </w:rPr>
        <w:t>,</w:t>
      </w:r>
      <w:r w:rsidR="004D1D75">
        <w:rPr>
          <w:lang w:eastAsia="zh-CN"/>
        </w:rPr>
        <w:t xml:space="preserve"> or </w:t>
      </w:r>
      <w:r w:rsidR="00E1781D">
        <w:rPr>
          <w:lang w:eastAsia="zh-CN"/>
        </w:rPr>
        <w:t>sensitivities</w:t>
      </w:r>
      <w:r w:rsidR="000E7C01">
        <w:rPr>
          <w:lang w:eastAsia="zh-CN"/>
        </w:rPr>
        <w:t xml:space="preserve"> </w:t>
      </w:r>
      <w:r w:rsidR="004D1D75">
        <w:rPr>
          <w:lang w:eastAsia="zh-CN"/>
        </w:rPr>
        <w:t>to</w:t>
      </w:r>
      <w:r w:rsidR="00221DDB">
        <w:rPr>
          <w:lang w:eastAsia="zh-CN"/>
        </w:rPr>
        <w:t>,</w:t>
      </w:r>
      <w:r w:rsidR="004D1D75">
        <w:rPr>
          <w:lang w:eastAsia="zh-CN"/>
        </w:rPr>
        <w:t xml:space="preserve"> </w:t>
      </w:r>
      <w:r w:rsidR="000E7C01">
        <w:rPr>
          <w:lang w:eastAsia="zh-CN"/>
        </w:rPr>
        <w:t xml:space="preserve">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 </w:instrTex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DATA </w:instrText>
      </w:r>
      <w:r w:rsidR="000E7C01">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0E7C01">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w:t>
      </w:r>
      <w:r w:rsidR="004D1D75">
        <w:rPr>
          <w:lang w:eastAsia="zh-CN"/>
        </w:rPr>
        <w:t>(</w:t>
      </w:r>
      <w:r w:rsidR="00E1781D">
        <w:rPr>
          <w:lang w:eastAsia="zh-CN"/>
        </w:rPr>
        <w:t xml:space="preserve">such as </w:t>
      </w:r>
      <w:r w:rsidR="000E7C01">
        <w:rPr>
          <w:lang w:eastAsia="zh-CN"/>
        </w:rPr>
        <w:t>conservatives and liberals</w:t>
      </w:r>
      <w:r w:rsidR="004D1D75">
        <w:rPr>
          <w:lang w:eastAsia="zh-CN"/>
        </w:rPr>
        <w:t>)</w:t>
      </w:r>
      <w:r w:rsidR="000E7C01">
        <w:rPr>
          <w:lang w:eastAsia="zh-CN"/>
        </w:rPr>
        <w:t xml:space="preserve"> may not understand each other very well. </w:t>
      </w:r>
      <w:r w:rsidR="004D1D75">
        <w:rPr>
          <w:lang w:eastAsia="zh-CN"/>
        </w:rPr>
        <w:t>Th</w:t>
      </w:r>
      <w:r w:rsidR="00221DDB">
        <w:rPr>
          <w:lang w:eastAsia="zh-CN"/>
        </w:rPr>
        <w:t>is</w:t>
      </w:r>
      <w:r w:rsidR="004D1D75">
        <w:rPr>
          <w:lang w:eastAsia="zh-CN"/>
        </w:rPr>
        <w:t xml:space="preserve"> same </w:t>
      </w:r>
      <w:r w:rsidR="00221DDB">
        <w:rPr>
          <w:lang w:eastAsia="zh-CN"/>
        </w:rPr>
        <w:t>predicame</w:t>
      </w:r>
      <w:r w:rsidR="006A3871">
        <w:rPr>
          <w:lang w:eastAsia="zh-CN"/>
        </w:rPr>
        <w:t>n</w:t>
      </w:r>
      <w:r w:rsidR="00221DDB">
        <w:rPr>
          <w:lang w:eastAsia="zh-CN"/>
        </w:rPr>
        <w:t>t</w:t>
      </w:r>
      <w:r w:rsidR="000E7C01">
        <w:rPr>
          <w:lang w:eastAsia="zh-CN"/>
        </w:rPr>
        <w:t xml:space="preserve"> would </w:t>
      </w:r>
      <w:r w:rsidR="004D1D75">
        <w:rPr>
          <w:lang w:eastAsia="zh-CN"/>
        </w:rPr>
        <w:t xml:space="preserve">affect </w:t>
      </w:r>
      <w:r w:rsidR="000E7C01">
        <w:rPr>
          <w:lang w:eastAsia="zh-CN"/>
        </w:rPr>
        <w:t>the debaters in presidential debates</w:t>
      </w:r>
      <w:r w:rsidR="004D1D75">
        <w:rPr>
          <w:lang w:eastAsia="zh-CN"/>
        </w:rPr>
        <w:t xml:space="preserve"> as well</w:t>
      </w:r>
      <w:r w:rsidR="000E7C01">
        <w:rPr>
          <w:lang w:eastAsia="zh-CN"/>
        </w:rPr>
        <w:t xml:space="preserve">. They </w:t>
      </w:r>
      <w:r w:rsidR="004D1D75">
        <w:rPr>
          <w:lang w:eastAsia="zh-CN"/>
        </w:rPr>
        <w:t>tend to talk</w:t>
      </w:r>
      <w:r w:rsidR="00221DDB">
        <w:rPr>
          <w:lang w:eastAsia="zh-CN"/>
        </w:rPr>
        <w:t xml:space="preserve"> </w:t>
      </w:r>
      <w:r w:rsidR="000E7C01">
        <w:rPr>
          <w:lang w:eastAsia="zh-CN"/>
        </w:rPr>
        <w:t xml:space="preserve">past each other rather than to each other because of their moral </w:t>
      </w:r>
      <w:r w:rsidR="000E7C01">
        <w:rPr>
          <w:lang w:eastAsia="zh-CN"/>
        </w:rPr>
        <w:lastRenderedPageBreak/>
        <w:t>divergence</w:t>
      </w:r>
      <w:r w:rsidR="004D1D75" w:rsidRPr="003079E5">
        <w:rPr>
          <w:lang w:eastAsia="zh-CN"/>
        </w:rPr>
        <w:t xml:space="preserve">, </w:t>
      </w:r>
      <w:r w:rsidR="004D1D75" w:rsidRPr="009901FE">
        <w:rPr>
          <w:lang w:eastAsia="zh-CN"/>
        </w:rPr>
        <w:t xml:space="preserve">that is to say their </w:t>
      </w:r>
      <w:r w:rsidR="00B42D73" w:rsidRPr="00920C5D">
        <w:rPr>
          <w:rFonts w:hint="eastAsia"/>
          <w:lang w:eastAsia="zh-CN"/>
        </w:rPr>
        <w:t>diff</w:t>
      </w:r>
      <w:r w:rsidR="00221DDB" w:rsidRPr="00926752">
        <w:rPr>
          <w:lang w:eastAsia="zh-CN"/>
        </w:rPr>
        <w:t>ering</w:t>
      </w:r>
      <w:r w:rsidR="00B42D73" w:rsidRPr="00920C5D">
        <w:rPr>
          <w:lang w:eastAsia="zh-CN"/>
        </w:rPr>
        <w:t xml:space="preserve"> moral </w:t>
      </w:r>
      <w:r w:rsidR="003079E5" w:rsidRPr="00720F46">
        <w:rPr>
          <w:lang w:eastAsia="zh-CN"/>
        </w:rPr>
        <w:t>judgment</w:t>
      </w:r>
      <w:r w:rsidR="003079E5" w:rsidRPr="003079E5">
        <w:rPr>
          <w:lang w:eastAsia="zh-CN"/>
        </w:rPr>
        <w:t xml:space="preserve"> </w:t>
      </w:r>
      <w:r w:rsidR="004D1D75" w:rsidRPr="009901FE">
        <w:rPr>
          <w:lang w:eastAsia="zh-CN"/>
        </w:rPr>
        <w:t xml:space="preserve">as </w:t>
      </w:r>
      <w:r w:rsidR="00B42D73" w:rsidRPr="009901FE">
        <w:rPr>
          <w:lang w:eastAsia="zh-CN"/>
        </w:rPr>
        <w:t xml:space="preserve">determined by </w:t>
      </w:r>
      <w:r w:rsidR="003079E5" w:rsidRPr="00920C5D">
        <w:rPr>
          <w:lang w:eastAsia="zh-CN"/>
        </w:rPr>
        <w:t>moral foundation configurations</w:t>
      </w:r>
      <w:r w:rsidR="000E7C01" w:rsidRPr="00920C5D">
        <w:rPr>
          <w:lang w:eastAsia="zh-CN"/>
        </w:rPr>
        <w:t>.</w:t>
      </w:r>
      <w:r w:rsidR="000E7C01">
        <w:rPr>
          <w:lang w:eastAsia="zh-CN"/>
        </w:rPr>
        <w:t xml:space="preserve">  </w:t>
      </w:r>
    </w:p>
    <w:p w14:paraId="2EF1AF30" w14:textId="7D2F95CD" w:rsidR="002874FF" w:rsidRDefault="00B65EB3" w:rsidP="002874FF">
      <w:pPr>
        <w:rPr>
          <w:lang w:eastAsia="zh-CN"/>
        </w:rPr>
      </w:pPr>
      <w:r>
        <w:rPr>
          <w:lang w:eastAsia="zh-CN"/>
        </w:rPr>
        <w:t>Moreover</w:t>
      </w:r>
      <w:r w:rsidR="00F73438">
        <w:rPr>
          <w:lang w:eastAsia="zh-CN"/>
        </w:rPr>
        <w:t>,</w:t>
      </w:r>
      <w:r w:rsidR="004F06E8">
        <w:rPr>
          <w:lang w:eastAsia="zh-CN"/>
        </w:rPr>
        <w:t xml:space="preserve"> </w:t>
      </w:r>
      <w:r w:rsidR="000E7C01">
        <w:rPr>
          <w:lang w:eastAsia="zh-CN"/>
        </w:rPr>
        <w:t xml:space="preserve">according to </w:t>
      </w:r>
      <w:r w:rsidR="000E7C01">
        <w:t xml:space="preserve">mediatization theory </w:t>
      </w:r>
      <w:r w:rsidR="000E7C01">
        <w:fldChar w:fldCharType="begin"/>
      </w:r>
      <w:r w:rsidR="000E7C01">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E7C01">
        <w:fldChar w:fldCharType="separate"/>
      </w:r>
      <w:r w:rsidR="000E7C01">
        <w:rPr>
          <w:noProof/>
        </w:rPr>
        <w:t>(Hjarvard, 2008, 2013)</w:t>
      </w:r>
      <w:r w:rsidR="000E7C01">
        <w:fldChar w:fldCharType="end"/>
      </w:r>
      <w:r w:rsidR="000E7C01">
        <w:t xml:space="preserve">, </w:t>
      </w:r>
      <w:r w:rsidR="00753E5A">
        <w:rPr>
          <w:lang w:eastAsia="zh-CN"/>
        </w:rPr>
        <w:t>presidential candidate</w:t>
      </w:r>
      <w:r>
        <w:rPr>
          <w:lang w:eastAsia="zh-CN"/>
        </w:rPr>
        <w:t>s</w:t>
      </w:r>
      <w:r w:rsidR="00F73438">
        <w:rPr>
          <w:lang w:eastAsia="zh-CN"/>
        </w:rPr>
        <w:t xml:space="preserve"> </w:t>
      </w:r>
      <w:r w:rsidR="004F06E8">
        <w:rPr>
          <w:lang w:eastAsia="zh-CN"/>
        </w:rPr>
        <w:t xml:space="preserve">may not </w:t>
      </w:r>
      <w:r w:rsidR="00221DDB">
        <w:rPr>
          <w:lang w:eastAsia="zh-CN"/>
        </w:rPr>
        <w:t xml:space="preserve">be </w:t>
      </w:r>
      <w:r w:rsidR="00070AAF">
        <w:rPr>
          <w:lang w:eastAsia="zh-CN"/>
        </w:rPr>
        <w:t>willing</w:t>
      </w:r>
      <w:r w:rsidR="004F06E8">
        <w:rPr>
          <w:lang w:eastAsia="zh-CN"/>
        </w:rPr>
        <w:t xml:space="preserve"> to understand </w:t>
      </w:r>
      <w:r w:rsidR="004D1D75">
        <w:rPr>
          <w:lang w:eastAsia="zh-CN"/>
        </w:rPr>
        <w:t xml:space="preserve">and engage with the views of </w:t>
      </w:r>
      <w:r w:rsidR="00221DDB">
        <w:rPr>
          <w:lang w:eastAsia="zh-CN"/>
        </w:rPr>
        <w:t xml:space="preserve">their </w:t>
      </w:r>
      <w:r w:rsidR="004F06E8">
        <w:rPr>
          <w:lang w:eastAsia="zh-CN"/>
        </w:rPr>
        <w:t>opponent</w:t>
      </w:r>
      <w:r w:rsidR="00221DDB">
        <w:rPr>
          <w:lang w:eastAsia="zh-CN"/>
        </w:rPr>
        <w:t>s</w:t>
      </w:r>
      <w:r w:rsidR="000E7C01">
        <w:rPr>
          <w:lang w:eastAsia="zh-CN"/>
        </w:rPr>
        <w:t xml:space="preserve"> in televised debates</w:t>
      </w:r>
      <w:r w:rsidR="000E7C01">
        <w:t xml:space="preserve"> because their first priority is to </w:t>
      </w:r>
      <w:r w:rsidR="004D1D75">
        <w:t>construct an</w:t>
      </w:r>
      <w:r w:rsidR="000E7C01">
        <w:t xml:space="preserve"> image.</w:t>
      </w:r>
      <w:r w:rsidR="004F06E8">
        <w:t xml:space="preserve"> Mediatization discusses </w:t>
      </w:r>
      <w:r w:rsidR="00247C7E">
        <w:t xml:space="preserve">the process </w:t>
      </w:r>
      <w:r w:rsidR="00E10B0F">
        <w:t xml:space="preserve">of </w:t>
      </w:r>
      <w:r w:rsidR="00F73438" w:rsidRPr="003F49F4">
        <w:t xml:space="preserve">media logic being internalized </w:t>
      </w:r>
      <w:r w:rsidR="00F73438">
        <w:t>by other</w:t>
      </w:r>
      <w:r w:rsidR="00F73438" w:rsidRPr="003F49F4">
        <w:t xml:space="preserve"> </w:t>
      </w:r>
      <w:r w:rsidR="00F73438">
        <w:t xml:space="preserve">institutions </w:t>
      </w:r>
      <w:r w:rsidR="00E10B0F">
        <w:t>in</w:t>
      </w:r>
      <w:r w:rsidR="00F73438">
        <w:t xml:space="preserve"> our society, </w:t>
      </w:r>
      <w:r w:rsidR="00221DDB">
        <w:t xml:space="preserve">be they </w:t>
      </w:r>
      <w:r w:rsidR="00E10B0F">
        <w:t>political,</w:t>
      </w:r>
      <w:r w:rsidR="00F73438">
        <w:t xml:space="preserve"> econom</w:t>
      </w:r>
      <w:r w:rsidR="00E10B0F">
        <w:t>ic</w:t>
      </w:r>
      <w:r w:rsidR="00F73438">
        <w:t>, cultur</w:t>
      </w:r>
      <w:r w:rsidR="00E10B0F">
        <w:t>al</w:t>
      </w:r>
      <w:r w:rsidR="00221DDB">
        <w:t>,</w:t>
      </w:r>
      <w:r w:rsidR="00100B2A">
        <w:t xml:space="preserve"> </w:t>
      </w:r>
      <w:r w:rsidR="00F73438">
        <w:t>and so forth.</w:t>
      </w:r>
      <w:r w:rsidR="004F06E8">
        <w:t xml:space="preserve"> </w:t>
      </w:r>
      <w:r w:rsidR="00846916">
        <w:t xml:space="preserve">Personalization has been identified as </w:t>
      </w:r>
      <w:r w:rsidR="0038601F">
        <w:t>a</w:t>
      </w:r>
      <w:r w:rsidR="00846916">
        <w:t xml:space="preserve"> major change </w:t>
      </w:r>
      <w:r w:rsidR="00E10B0F">
        <w:t>in</w:t>
      </w:r>
      <w:r w:rsidR="0038601F">
        <w:t xml:space="preserve"> </w:t>
      </w:r>
      <w:r w:rsidR="00846916">
        <w:t>politi</w:t>
      </w:r>
      <w:r w:rsidR="00100B2A">
        <w:t>cal discourse</w:t>
      </w:r>
      <w:r w:rsidR="0038601F">
        <w:t xml:space="preserve"> </w:t>
      </w:r>
      <w:r w:rsidR="00100B2A">
        <w:t xml:space="preserve">as a result of </w:t>
      </w:r>
      <w:r w:rsidR="0038601F">
        <w:t xml:space="preserve">mediatization, </w:t>
      </w:r>
      <w:r w:rsidR="00846916">
        <w:t xml:space="preserve">and </w:t>
      </w:r>
      <w:r w:rsidR="00E10B0F">
        <w:t>the resu</w:t>
      </w:r>
      <w:r w:rsidR="006D2DB4">
        <w:t>l</w:t>
      </w:r>
      <w:r w:rsidR="00E10B0F">
        <w:t xml:space="preserve">t is that the desire to build </w:t>
      </w:r>
      <w:r w:rsidR="0038601F">
        <w:t xml:space="preserve">a personal </w:t>
      </w:r>
      <w:r w:rsidR="003C425A">
        <w:t>pu</w:t>
      </w:r>
      <w:r w:rsidR="0038601F">
        <w:t xml:space="preserve">blic image </w:t>
      </w:r>
      <w:r w:rsidR="00846916">
        <w:t xml:space="preserve">has </w:t>
      </w:r>
      <w:r w:rsidR="00B46ACB">
        <w:t>become</w:t>
      </w:r>
      <w:r w:rsidR="00846916">
        <w:t xml:space="preserve"> </w:t>
      </w:r>
      <w:r w:rsidR="00E10B0F">
        <w:t xml:space="preserve">a top priority of </w:t>
      </w:r>
      <w:r w:rsidR="00B46ACB">
        <w:t>politicians</w:t>
      </w:r>
      <w:r w:rsidR="00E10B0F">
        <w:t xml:space="preserve"> </w:t>
      </w:r>
      <w:r w:rsidR="00EA4D10">
        <w:fldChar w:fldCharType="begin"/>
      </w:r>
      <w:r w:rsidR="00EA4D10">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EA4D10">
        <w:fldChar w:fldCharType="separate"/>
      </w:r>
      <w:r w:rsidR="00EA4D10">
        <w:rPr>
          <w:noProof/>
        </w:rPr>
        <w:t>(Hjarvard, 2013; Mazzoleni, 2008)</w:t>
      </w:r>
      <w:r w:rsidR="00EA4D10">
        <w:fldChar w:fldCharType="end"/>
      </w:r>
      <w:r w:rsidR="003C425A">
        <w:t>. As a media event, televised presidential debate</w:t>
      </w:r>
      <w:r w:rsidR="00E10B0F">
        <w:t>s</w:t>
      </w:r>
      <w:r w:rsidR="003A6725">
        <w:t xml:space="preserve"> </w:t>
      </w:r>
      <w:r w:rsidR="00C112FC">
        <w:t>ha</w:t>
      </w:r>
      <w:r w:rsidR="003A6725">
        <w:t>ve</w:t>
      </w:r>
      <w:r w:rsidR="00C112FC">
        <w:t xml:space="preserve"> to abide by media logic </w:t>
      </w:r>
      <w:r w:rsidR="00100B2A">
        <w:t xml:space="preserve">in order </w:t>
      </w:r>
      <w:r w:rsidR="00C112FC">
        <w:t xml:space="preserve">to be media-friendly because </w:t>
      </w:r>
      <w:r w:rsidR="00E10B0F">
        <w:t>the</w:t>
      </w:r>
      <w:r w:rsidR="00100B2A">
        <w:t xml:space="preserve"> debates</w:t>
      </w:r>
      <w:r w:rsidR="00C112FC">
        <w:t xml:space="preserve"> </w:t>
      </w:r>
      <w:r w:rsidR="00E10B0F">
        <w:t>are</w:t>
      </w:r>
      <w:r w:rsidR="00C112FC">
        <w:t xml:space="preserve"> designed to be </w:t>
      </w:r>
      <w:r w:rsidR="00A541EA">
        <w:t>broadcast</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w:t>
      </w:r>
      <w:r w:rsidR="00E10B0F">
        <w:t xml:space="preserve">not be motivated to engage in </w:t>
      </w:r>
      <w:r w:rsidR="00100B2A">
        <w:t xml:space="preserve">the discussion and debate of </w:t>
      </w:r>
      <w:r w:rsidR="009D647F">
        <w:t>real issue</w:t>
      </w:r>
      <w:r w:rsidR="00100B2A">
        <w:t>s</w:t>
      </w:r>
      <w:r w:rsidR="009D647F">
        <w:t xml:space="preserve"> because they </w:t>
      </w:r>
      <w:r w:rsidR="00E10B0F">
        <w:t>prefer to</w:t>
      </w:r>
      <w:r w:rsidR="00684D26">
        <w:t xml:space="preserve"> </w:t>
      </w:r>
      <w:r w:rsidR="00F068C7">
        <w:t>focus more</w:t>
      </w:r>
      <w:r w:rsidR="009D647F">
        <w:t xml:space="preserve"> on building their own image</w:t>
      </w:r>
      <w:r w:rsidR="009A55DD">
        <w:t xml:space="preserve"> as media logic</w:t>
      </w:r>
      <w:r w:rsidR="00E10B0F">
        <w:t xml:space="preserve"> requires</w:t>
      </w:r>
      <w:r w:rsidR="009D647F">
        <w:t xml:space="preserve">. </w:t>
      </w:r>
      <w:r w:rsidR="00F73438">
        <w:t xml:space="preserve">Consequently, real </w:t>
      </w:r>
      <w:r w:rsidR="00E10B0F">
        <w:t xml:space="preserve">conflict tends to be avoided in order to promote </w:t>
      </w:r>
      <w:r w:rsidR="00BC13F9">
        <w:rPr>
          <w:lang w:eastAsia="zh-CN"/>
        </w:rPr>
        <w:t xml:space="preserve">image building </w:t>
      </w:r>
      <w:r w:rsidR="00E10B0F">
        <w:rPr>
          <w:lang w:eastAsia="zh-CN"/>
        </w:rPr>
        <w:t xml:space="preserve">by </w:t>
      </w:r>
      <w:r w:rsidR="00BC13F9">
        <w:rPr>
          <w:lang w:eastAsia="zh-CN"/>
        </w:rPr>
        <w:t>stating one’s own issue stance</w:t>
      </w:r>
      <w:r w:rsidR="00941B0A">
        <w:rPr>
          <w:lang w:eastAsia="zh-CN"/>
        </w:rPr>
        <w:t xml:space="preserve"> </w:t>
      </w:r>
      <w:r w:rsidR="00941B0A">
        <w:rPr>
          <w:rFonts w:hint="eastAsia"/>
          <w:lang w:eastAsia="zh-CN"/>
        </w:rPr>
        <w:t>and</w:t>
      </w:r>
      <w:r w:rsidR="00941B0A">
        <w:rPr>
          <w:lang w:eastAsia="zh-CN"/>
        </w:rPr>
        <w:t xml:space="preserve"> moral reasons</w:t>
      </w:r>
      <w:r w:rsidR="00100B2A">
        <w:rPr>
          <w:lang w:eastAsia="zh-CN"/>
        </w:rPr>
        <w:t xml:space="preserve"> behind it</w:t>
      </w:r>
      <w:r w:rsidR="00E10B0F">
        <w:rPr>
          <w:lang w:eastAsia="zh-CN"/>
        </w:rPr>
        <w:t>. This effort</w:t>
      </w:r>
      <w:r w:rsidR="00BC13F9">
        <w:rPr>
          <w:lang w:eastAsia="zh-CN"/>
        </w:rPr>
        <w:t xml:space="preserve"> outweighs</w:t>
      </w:r>
      <w:r w:rsidR="00F73438">
        <w:rPr>
          <w:lang w:eastAsia="zh-CN"/>
        </w:rPr>
        <w:t xml:space="preserve"> issue</w:t>
      </w:r>
      <w:r w:rsidR="0025410C">
        <w:rPr>
          <w:lang w:eastAsia="zh-CN"/>
        </w:rPr>
        <w:t xml:space="preserve"> discussion, and the moral divergence between presidential debaters </w:t>
      </w:r>
      <w:r w:rsidR="00E10B0F">
        <w:rPr>
          <w:lang w:eastAsia="zh-CN"/>
        </w:rPr>
        <w:t xml:space="preserve">is </w:t>
      </w:r>
      <w:r w:rsidR="0025410C">
        <w:rPr>
          <w:lang w:eastAsia="zh-CN"/>
        </w:rPr>
        <w:t xml:space="preserve">increasingly widened. </w:t>
      </w:r>
    </w:p>
    <w:p w14:paraId="44B4E9F3" w14:textId="4CEE47CC" w:rsidR="008B1FE3" w:rsidRDefault="00F73438" w:rsidP="0025410C">
      <w:r>
        <w:t xml:space="preserve">By examining the moral </w:t>
      </w:r>
      <w:r w:rsidR="00212279">
        <w:t>loading</w:t>
      </w:r>
      <w:r w:rsidR="00E10B0F">
        <w:t xml:space="preserve">, </w:t>
      </w:r>
      <w:r w:rsidR="00BC3A28">
        <w:t xml:space="preserve">an indicator of </w:t>
      </w:r>
      <w:r w:rsidR="00716C87">
        <w:t>moral</w:t>
      </w:r>
      <w:r w:rsidR="00FF5DF1">
        <w:t xml:space="preserve"> stance </w: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 </w:instrTex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DATA </w:instrText>
      </w:r>
      <w:r w:rsidR="00FF5DF1">
        <w:rPr>
          <w:rFonts w:eastAsia="SimSun"/>
          <w:lang w:eastAsia="zh-CN"/>
        </w:rPr>
      </w:r>
      <w:r w:rsidR="00FF5DF1">
        <w:rPr>
          <w:rFonts w:eastAsia="SimSun"/>
          <w:lang w:eastAsia="zh-CN"/>
        </w:rPr>
        <w:fldChar w:fldCharType="end"/>
      </w:r>
      <w:r w:rsidR="00FF5DF1">
        <w:rPr>
          <w:rFonts w:eastAsia="SimSun"/>
          <w:lang w:eastAsia="zh-CN"/>
        </w:rPr>
      </w:r>
      <w:r w:rsidR="00FF5DF1">
        <w:rPr>
          <w:rFonts w:eastAsia="SimSun"/>
          <w:lang w:eastAsia="zh-CN"/>
        </w:rPr>
        <w:fldChar w:fldCharType="separate"/>
      </w:r>
      <w:r w:rsidR="00FF5DF1">
        <w:rPr>
          <w:rFonts w:eastAsia="SimSun"/>
          <w:noProof/>
          <w:lang w:eastAsia="zh-CN"/>
        </w:rPr>
        <w:t>(Araque, Gatti, &amp; Kalimeri, 2020; Garten et al., 2018; Hoover, Johnson, Boghrati, Graham, &amp; Dehghani, 2018)</w:t>
      </w:r>
      <w:r w:rsidR="00FF5DF1">
        <w:rPr>
          <w:rFonts w:eastAsia="SimSun"/>
          <w:lang w:eastAsia="zh-CN"/>
        </w:rPr>
        <w:fldChar w:fldCharType="end"/>
      </w:r>
      <w:r w:rsidR="00E10B0F">
        <w:rPr>
          <w:rFonts w:eastAsia="SimSun"/>
          <w:lang w:eastAsia="zh-CN"/>
        </w:rPr>
        <w:t>,</w:t>
      </w:r>
      <w:r w:rsidR="00B65EB3">
        <w:t xml:space="preserve"> </w:t>
      </w:r>
      <w:r>
        <w:t xml:space="preserve">of every </w:t>
      </w:r>
      <w:r w:rsidR="00A263E3">
        <w:t xml:space="preserve">televised </w:t>
      </w:r>
      <w:r>
        <w:t xml:space="preserve">presidential debater’s </w:t>
      </w:r>
      <w:r w:rsidR="00212279">
        <w:t>argument</w:t>
      </w:r>
      <w:r>
        <w:t xml:space="preserve"> </w:t>
      </w:r>
      <w:r w:rsidR="00E10B0F">
        <w:t xml:space="preserve">relative to each </w:t>
      </w:r>
      <w:r>
        <w:t>moral foundation, this study quantitatively trace</w:t>
      </w:r>
      <w:r w:rsidR="00E10B0F">
        <w:t xml:space="preserve">s </w:t>
      </w:r>
      <w:r w:rsidR="00A263E3">
        <w:t xml:space="preserve">the </w:t>
      </w:r>
      <w:r w:rsidR="00BC3A28">
        <w:t>moral divergence between US presidential debate</w:t>
      </w:r>
      <w:r w:rsidR="00E10B0F">
        <w:t>r</w:t>
      </w:r>
      <w:r w:rsidR="00BC3A28">
        <w:t>s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E758B4">
        <w:rPr>
          <w:lang w:eastAsia="zh-CN"/>
        </w:rPr>
        <w:t xml:space="preserve">On </w:t>
      </w:r>
      <w:r w:rsidR="00E10B0F">
        <w:rPr>
          <w:lang w:eastAsia="zh-CN"/>
        </w:rPr>
        <w:t xml:space="preserve">the </w:t>
      </w:r>
      <w:r w:rsidR="00E758B4">
        <w:rPr>
          <w:lang w:eastAsia="zh-CN"/>
        </w:rPr>
        <w:t>one hand, i</w:t>
      </w:r>
      <w:r w:rsidR="006C6B36">
        <w:rPr>
          <w:lang w:eastAsia="zh-CN"/>
        </w:rPr>
        <w:t xml:space="preserve">t contributes </w:t>
      </w:r>
      <w:r w:rsidR="00C31393">
        <w:rPr>
          <w:lang w:eastAsia="zh-CN"/>
        </w:rPr>
        <w:t xml:space="preserve">to the </w:t>
      </w:r>
      <w:r w:rsidR="00E10B0F">
        <w:rPr>
          <w:lang w:eastAsia="zh-CN"/>
        </w:rPr>
        <w:t xml:space="preserve">current research </w:t>
      </w:r>
      <w:r w:rsidR="006C6B36">
        <w:rPr>
          <w:lang w:eastAsia="zh-CN"/>
        </w:rPr>
        <w:t>by</w:t>
      </w:r>
      <w:r w:rsidR="00100B2A">
        <w:rPr>
          <w:lang w:eastAsia="zh-CN"/>
        </w:rPr>
        <w:t xml:space="preserve"> </w:t>
      </w:r>
      <w:r w:rsidR="00E10B0F">
        <w:rPr>
          <w:lang w:eastAsia="zh-CN"/>
        </w:rPr>
        <w:t xml:space="preserve">revealing </w:t>
      </w:r>
      <w:r w:rsidR="00F768E5">
        <w:rPr>
          <w:lang w:eastAsia="zh-CN"/>
        </w:rPr>
        <w:t xml:space="preserve"> one</w:t>
      </w:r>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E10B0F">
        <w:rPr>
          <w:lang w:eastAsia="zh-CN"/>
        </w:rPr>
        <w:t>s</w:t>
      </w:r>
      <w:r w:rsidR="00A263E3">
        <w:rPr>
          <w:lang w:eastAsia="zh-CN"/>
        </w:rPr>
        <w:t xml:space="preserve"> </w:t>
      </w:r>
      <w:r w:rsidR="00E10B0F">
        <w:rPr>
          <w:lang w:eastAsia="zh-CN"/>
        </w:rPr>
        <w:t>are</w:t>
      </w:r>
      <w:r w:rsidR="00A263E3">
        <w:rPr>
          <w:lang w:eastAsia="zh-CN"/>
        </w:rPr>
        <w:t xml:space="preserve"> facing</w:t>
      </w:r>
      <w:r w:rsidR="00F768E5">
        <w:rPr>
          <w:lang w:eastAsia="zh-CN"/>
        </w:rPr>
        <w:t xml:space="preserve"> –</w:t>
      </w:r>
      <w:r w:rsidR="006C6B36">
        <w:rPr>
          <w:lang w:eastAsia="zh-CN"/>
        </w:rPr>
        <w:t xml:space="preserve"> </w:t>
      </w:r>
      <w:r w:rsidR="00F768E5">
        <w:rPr>
          <w:lang w:eastAsia="zh-CN"/>
        </w:rPr>
        <w:t xml:space="preserve">lack of real </w:t>
      </w:r>
      <w:r w:rsidR="00E10B0F">
        <w:rPr>
          <w:lang w:eastAsia="zh-CN"/>
        </w:rPr>
        <w:t xml:space="preserve">conflict </w:t>
      </w:r>
      <w:r w:rsidR="00F768E5">
        <w:rPr>
          <w:lang w:eastAsia="zh-CN"/>
        </w:rPr>
        <w:t xml:space="preserve">and </w:t>
      </w:r>
      <w:r w:rsidR="00E10B0F">
        <w:rPr>
          <w:lang w:eastAsia="zh-CN"/>
        </w:rPr>
        <w:t>a discussion of the i</w:t>
      </w:r>
      <w:r w:rsidR="00F768E5">
        <w:rPr>
          <w:lang w:eastAsia="zh-CN"/>
        </w:rPr>
        <w:t>ssue</w:t>
      </w:r>
      <w:r w:rsidR="00E10B0F">
        <w:rPr>
          <w:lang w:eastAsia="zh-CN"/>
        </w:rPr>
        <w:t>s</w:t>
      </w:r>
      <w:r w:rsidR="00720F46">
        <w:rPr>
          <w:lang w:eastAsia="zh-CN"/>
        </w:rPr>
        <w:t xml:space="preserve"> –</w:t>
      </w:r>
      <w:r w:rsidR="00C31393">
        <w:rPr>
          <w:lang w:eastAsia="zh-CN"/>
        </w:rPr>
        <w:t xml:space="preserve"> from a </w:t>
      </w:r>
      <w:r w:rsidR="00E758B4">
        <w:rPr>
          <w:lang w:eastAsia="zh-CN"/>
        </w:rPr>
        <w:t xml:space="preserve">mediatization </w:t>
      </w:r>
      <w:r w:rsidR="00C31393">
        <w:rPr>
          <w:lang w:eastAsia="zh-CN"/>
        </w:rPr>
        <w:t>perspective</w:t>
      </w:r>
      <w:r w:rsidR="00F06391">
        <w:rPr>
          <w:lang w:eastAsia="zh-CN"/>
        </w:rPr>
        <w:t>, and therefor</w:t>
      </w:r>
      <w:r w:rsidR="00B65EB3">
        <w:rPr>
          <w:lang w:eastAsia="zh-CN"/>
        </w:rPr>
        <w:t>e</w:t>
      </w:r>
      <w:r w:rsidR="00F06391">
        <w:rPr>
          <w:lang w:eastAsia="zh-CN"/>
        </w:rPr>
        <w:t xml:space="preserve"> sheds light on the development of </w:t>
      </w:r>
      <w:r w:rsidR="00E10B0F">
        <w:rPr>
          <w:lang w:eastAsia="zh-CN"/>
        </w:rPr>
        <w:t>ways to encourage</w:t>
      </w:r>
      <w:r w:rsidR="00100B2A">
        <w:rPr>
          <w:lang w:eastAsia="zh-CN"/>
        </w:rPr>
        <w:t xml:space="preserve"> </w:t>
      </w:r>
      <w:r w:rsidR="00F06391">
        <w:rPr>
          <w:lang w:eastAsia="zh-CN"/>
        </w:rPr>
        <w:lastRenderedPageBreak/>
        <w:t>more effective political communication.</w:t>
      </w:r>
      <w:r w:rsidR="001F7D7B">
        <w:rPr>
          <w:lang w:eastAsia="zh-CN"/>
        </w:rPr>
        <w:t xml:space="preserve"> </w:t>
      </w:r>
      <w:r w:rsidR="00E758B4">
        <w:rPr>
          <w:lang w:eastAsia="zh-CN"/>
        </w:rPr>
        <w:t xml:space="preserve">On the other hand, </w:t>
      </w:r>
      <w:r w:rsidR="00A6206D">
        <w:rPr>
          <w:lang w:eastAsia="zh-CN"/>
        </w:rPr>
        <w:t xml:space="preserve">it </w:t>
      </w:r>
      <w:r w:rsidR="001D2575">
        <w:rPr>
          <w:lang w:eastAsia="zh-CN"/>
        </w:rPr>
        <w:t>re</w:t>
      </w:r>
      <w:r w:rsidR="00100B2A">
        <w:rPr>
          <w:lang w:eastAsia="zh-CN"/>
        </w:rPr>
        <w:t xml:space="preserve">veals </w:t>
      </w:r>
      <w:r w:rsidR="001D2575">
        <w:rPr>
          <w:lang w:eastAsia="zh-CN"/>
        </w:rPr>
        <w:t xml:space="preserve">possible effects that mediatization may have on </w:t>
      </w:r>
      <w:r w:rsidR="00A6206D">
        <w:rPr>
          <w:lang w:eastAsia="zh-CN"/>
        </w:rPr>
        <w:t>the transformation of established democracies</w:t>
      </w:r>
      <w:r w:rsidR="00720F46">
        <w:rPr>
          <w:lang w:eastAsia="zh-CN"/>
        </w:rPr>
        <w:t>.</w:t>
      </w:r>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t xml:space="preserve">Moral Foundation Theory </w:t>
      </w:r>
    </w:p>
    <w:p w14:paraId="7E7FDE55" w14:textId="29A244DF" w:rsidR="00A3391F" w:rsidRDefault="00F73438" w:rsidP="007125AF">
      <w:r>
        <w:rPr>
          <w:rFonts w:hint="eastAsia"/>
          <w:lang w:eastAsia="zh-CN"/>
        </w:rPr>
        <w:t>I</w:t>
      </w:r>
      <w:r>
        <w:t>n the United States, political debates</w:t>
      </w:r>
      <w:r w:rsidR="00E10B0F">
        <w:t>,</w:t>
      </w:r>
      <w:r>
        <w:t xml:space="preserve"> including presidential debate</w:t>
      </w:r>
      <w:r>
        <w:rPr>
          <w:rFonts w:hint="eastAsia"/>
          <w:lang w:eastAsia="zh-CN"/>
        </w:rPr>
        <w:t>s</w:t>
      </w:r>
      <w:r w:rsidR="00E10B0F">
        <w:rPr>
          <w:lang w:eastAsia="zh-CN"/>
        </w:rPr>
        <w:t>,</w:t>
      </w:r>
      <w:r>
        <w:t xml:space="preserve"> </w:t>
      </w:r>
      <w:r w:rsidR="003E5A31">
        <w:t>are</w:t>
      </w:r>
      <w:r>
        <w:t xml:space="preserve"> direct expression</w:t>
      </w:r>
      <w:r w:rsidR="003E5A31">
        <w:t>s</w:t>
      </w:r>
      <w:r>
        <w:t xml:space="preserve"> of different political attitudes and </w:t>
      </w:r>
      <w:r w:rsidR="00E10B0F">
        <w:t>th</w:t>
      </w:r>
      <w:r w:rsidR="00100B2A">
        <w:t>is</w:t>
      </w:r>
      <w:r>
        <w:t xml:space="preserve">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w:t>
      </w:r>
      <w:r w:rsidR="00E10B0F">
        <w:t>Because 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w:t>
      </w:r>
      <w:r w:rsidR="00E10B0F">
        <w:t>set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E10B0F">
        <w:t>into</w:t>
      </w:r>
      <w:r w:rsidR="00BB1F11">
        <w:t xml:space="preserve"> </w:t>
      </w:r>
      <w:r w:rsidR="00064394">
        <w:t xml:space="preserve">why a debate – a communication format designed </w:t>
      </w:r>
      <w:r w:rsidR="00BB1F11">
        <w:t xml:space="preserve">specifically </w:t>
      </w:r>
      <w:r w:rsidR="00064394">
        <w:t xml:space="preserve">to facilitate issue discussion and embark on </w:t>
      </w:r>
      <w:r w:rsidR="00E10B0F">
        <w:t xml:space="preserve">a meaningful </w:t>
      </w:r>
      <w:r>
        <w:t>clash</w:t>
      </w:r>
      <w:r w:rsidR="00E10B0F">
        <w:t xml:space="preserve"> of viewpoints</w:t>
      </w:r>
      <w:r w:rsidR="00064394">
        <w:t xml:space="preserve"> – could be </w:t>
      </w:r>
      <w:r w:rsidR="00E10B0F">
        <w:t xml:space="preserve">so lacking in both conflicting ideas and </w:t>
      </w:r>
      <w:r w:rsidR="00100B2A">
        <w:t xml:space="preserve">a thorough </w:t>
      </w:r>
      <w:r w:rsidR="00E10B0F">
        <w:t xml:space="preserve">discussion of important issues. </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6B885CC4" w:rsidR="00416735" w:rsidRDefault="00277FA6" w:rsidP="00416735">
      <w:pPr>
        <w:widowControl/>
        <w:rPr>
          <w:lang w:eastAsia="zh-CN"/>
        </w:rPr>
      </w:pPr>
      <w:r>
        <w:rPr>
          <w:rFonts w:eastAsia="SimSun"/>
          <w:color w:val="auto"/>
        </w:rPr>
        <w:lastRenderedPageBreak/>
        <w:t>E</w:t>
      </w:r>
      <w:r w:rsidRPr="009E2D9F">
        <w:rPr>
          <w:rFonts w:eastAsia="SimSun"/>
          <w:color w:val="auto"/>
        </w:rPr>
        <w:t xml:space="preserve">ach foundation </w:t>
      </w:r>
      <w:r>
        <w:rPr>
          <w:rFonts w:eastAsia="SimSun"/>
          <w:color w:val="auto"/>
        </w:rPr>
        <w:t>“</w:t>
      </w:r>
      <w:r w:rsidRPr="009E2D9F">
        <w:rPr>
          <w:rFonts w:eastAsia="SimSun"/>
          <w:color w:val="auto"/>
        </w:rPr>
        <w:t>serves different but related social functions and the degree of sensitivity</w:t>
      </w:r>
      <w:r>
        <w:rPr>
          <w:rFonts w:eastAsia="SimSun"/>
          <w:color w:val="auto"/>
        </w:rPr>
        <w:t xml:space="preserve"> toward</w:t>
      </w:r>
      <w:r w:rsidR="004E4B91">
        <w:rPr>
          <w:rFonts w:eastAsia="SimSun"/>
          <w:color w:val="auto"/>
        </w:rPr>
        <w:t>s</w:t>
      </w:r>
      <w:r>
        <w:rPr>
          <w:rFonts w:eastAsia="SimSun"/>
          <w:color w:val="auto"/>
        </w:rPr>
        <w:t xml:space="preserve">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Sagi &amp; Dehghani, 2014, p. 133)</w:t>
      </w:r>
      <w:r>
        <w:rPr>
          <w:rFonts w:eastAsia="SimSun"/>
          <w:color w:val="auto"/>
        </w:rPr>
        <w:fldChar w:fldCharType="end"/>
      </w:r>
      <w:r w:rsidRPr="009E2D9F">
        <w:rPr>
          <w:rFonts w:eastAsia="SimSun"/>
          <w:color w:val="auto"/>
        </w:rPr>
        <w:t xml:space="preserve">. </w:t>
      </w:r>
      <w:r>
        <w:rPr>
          <w:rFonts w:eastAsia="SimSun"/>
          <w:color w:val="auto"/>
        </w:rPr>
        <w:t>That is, p</w:t>
      </w:r>
      <w:r w:rsidR="00F73438">
        <w:t>eople</w:t>
      </w:r>
      <w:r>
        <w:t xml:space="preserve"> in different groups</w:t>
      </w:r>
      <w:r w:rsidR="00F73438">
        <w:t xml:space="preserve"> have different </w:t>
      </w:r>
      <w:r w:rsidR="004A5405">
        <w:t xml:space="preserve">configurations, or in other words </w:t>
      </w:r>
      <w:r w:rsidR="00F73438">
        <w:t>sensitiv</w:t>
      </w:r>
      <w:r w:rsidR="00334FC4">
        <w:t>ities – different degree</w:t>
      </w:r>
      <w:r w:rsidR="00BA14C8">
        <w:t>s</w:t>
      </w:r>
      <w:r w:rsidR="00334FC4">
        <w:t xml:space="preserve"> of endorsement</w:t>
      </w:r>
      <w:r w:rsidR="00F73438">
        <w:t xml:space="preserve"> of each moral foundation. Generally speaking, </w:t>
      </w:r>
      <w:r w:rsidR="00E10B0F">
        <w:rPr>
          <w:lang w:eastAsia="zh-CN"/>
        </w:rPr>
        <w:t>those</w:t>
      </w:r>
      <w:r w:rsidR="00F73438" w:rsidRPr="009E2D9F">
        <w:rPr>
          <w:lang w:eastAsia="zh-CN"/>
        </w:rPr>
        <w:t xml:space="preserve"> with a libe</w:t>
      </w:r>
      <w:r w:rsidR="00F73438">
        <w:rPr>
          <w:lang w:eastAsia="zh-CN"/>
        </w:rPr>
        <w:t>ral</w:t>
      </w:r>
      <w:r w:rsidR="00F73438" w:rsidRPr="009E2D9F">
        <w:rPr>
          <w:lang w:eastAsia="zh-CN"/>
        </w:rPr>
        <w:t xml:space="preserve"> perspective </w:t>
      </w:r>
      <w:r w:rsidR="00E10B0F">
        <w:rPr>
          <w:lang w:eastAsia="zh-CN"/>
        </w:rPr>
        <w:t>are</w:t>
      </w:r>
      <w:r w:rsidR="00F73438" w:rsidRPr="009E2D9F">
        <w:rPr>
          <w:lang w:eastAsia="zh-CN"/>
        </w:rPr>
        <w:t xml:space="preserve"> more sensitive to </w:t>
      </w:r>
      <w:r w:rsidR="00F73438" w:rsidRPr="009E2D9F">
        <w:t>care/har</w:t>
      </w:r>
      <w:r w:rsidR="00F73438" w:rsidRPr="009E2D9F">
        <w:rPr>
          <w:lang w:eastAsia="zh-CN"/>
        </w:rPr>
        <w:t>m,</w:t>
      </w:r>
      <w:r w:rsidR="00F73438" w:rsidRPr="009E2D9F">
        <w:t xml:space="preserve"> fairness/cheating</w:t>
      </w:r>
      <w:r w:rsidR="00F73438" w:rsidRPr="009E2D9F">
        <w:rPr>
          <w:lang w:eastAsia="zh-CN"/>
        </w:rPr>
        <w:t xml:space="preserve"> and very obtuse to </w:t>
      </w:r>
      <w:r w:rsidR="00F73438" w:rsidRPr="009E2D9F">
        <w:t>loyalty/betrayal, authority/subversion, and sanctity/degradation</w:t>
      </w:r>
      <w:r w:rsidR="00F73438" w:rsidRPr="009E2D9F">
        <w:rPr>
          <w:lang w:eastAsia="zh-CN"/>
        </w:rPr>
        <w:t xml:space="preserve">, while conservatives </w:t>
      </w:r>
      <w:r w:rsidR="00100B2A">
        <w:rPr>
          <w:lang w:eastAsia="zh-CN"/>
        </w:rPr>
        <w:t xml:space="preserve">reveal </w:t>
      </w:r>
      <w:r w:rsidR="00E10B0F">
        <w:rPr>
          <w:lang w:eastAsia="zh-CN"/>
        </w:rPr>
        <w:t>a</w:t>
      </w:r>
      <w:r w:rsidR="00100B2A">
        <w:rPr>
          <w:lang w:eastAsia="zh-CN"/>
        </w:rPr>
        <w:t xml:space="preserve"> more</w:t>
      </w:r>
      <w:r w:rsidR="00E10B0F">
        <w:rPr>
          <w:lang w:eastAsia="zh-CN"/>
        </w:rPr>
        <w:t xml:space="preserve"> </w:t>
      </w:r>
      <w:r w:rsidR="00F73438" w:rsidRPr="009E2D9F">
        <w:rPr>
          <w:lang w:eastAsia="zh-CN"/>
        </w:rPr>
        <w:t xml:space="preserve">even sensitivity across all </w:t>
      </w:r>
      <w:r w:rsidR="00F73438">
        <w:rPr>
          <w:rFonts w:hint="eastAsia"/>
          <w:lang w:eastAsia="zh-CN"/>
        </w:rPr>
        <w:t>five</w:t>
      </w:r>
      <w:r w:rsidR="00F73438" w:rsidRPr="009E2D9F">
        <w:rPr>
          <w:lang w:eastAsia="zh-CN"/>
        </w:rPr>
        <w:t xml:space="preserve"> kinds of </w:t>
      </w:r>
      <w:r w:rsidR="00F73438">
        <w:rPr>
          <w:lang w:eastAsia="zh-CN"/>
        </w:rPr>
        <w:t xml:space="preserve">moral foundations </w: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 </w:instrTex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DATA </w:instrText>
      </w:r>
      <w:r w:rsidR="00F73438">
        <w:fldChar w:fldCharType="end"/>
      </w:r>
      <w:r w:rsidR="00F73438">
        <w:fldChar w:fldCharType="separate"/>
      </w:r>
      <w:r w:rsidR="00F73438">
        <w:rPr>
          <w:noProof/>
        </w:rPr>
        <w:t>(Graham et al., 2013; Haidt, 2012; Haidt &amp; Graham, 2007; Haidt &amp; Joseph, 2004)</w:t>
      </w:r>
      <w:r w:rsidR="00F73438">
        <w:fldChar w:fldCharType="end"/>
      </w:r>
      <w:r w:rsidR="00F73438">
        <w:rPr>
          <w:lang w:eastAsia="zh-CN"/>
        </w:rPr>
        <w:t>. At</w:t>
      </w:r>
      <w:r w:rsidR="00F73438" w:rsidRPr="009E2D9F">
        <w:t xml:space="preserve"> a given time, a </w:t>
      </w:r>
      <w:r w:rsidR="00F73438" w:rsidRPr="009E2D9F">
        <w:rPr>
          <w:lang w:eastAsia="zh-CN"/>
        </w:rPr>
        <w:t xml:space="preserve">certain </w:t>
      </w:r>
      <w:r w:rsidR="00F73438">
        <w:t xml:space="preserve">issue </w:t>
      </w:r>
      <w:r w:rsidR="00F73438" w:rsidRPr="009E2D9F">
        <w:t>w</w:t>
      </w:r>
      <w:r w:rsidR="00F73438">
        <w:t>ould</w:t>
      </w:r>
      <w:r w:rsidR="00F73438" w:rsidRPr="009E2D9F">
        <w:t xml:space="preserve"> </w:t>
      </w:r>
      <w:r w:rsidR="00F73438">
        <w:t xml:space="preserve">trigger </w:t>
      </w:r>
      <w:r w:rsidR="00FC225F">
        <w:t xml:space="preserve">a </w:t>
      </w:r>
      <w:r w:rsidR="00100B2A">
        <w:t xml:space="preserve">response based on a </w:t>
      </w:r>
      <w:r w:rsidR="00FC225F">
        <w:t>person’s</w:t>
      </w:r>
      <w:r w:rsidR="00F73438">
        <w:t xml:space="preserve"> moral foundations a</w:t>
      </w:r>
      <w:r w:rsidR="00F73438" w:rsidRPr="009E2D9F">
        <w:t>t different levels</w:t>
      </w:r>
      <w:r w:rsidR="00F73438">
        <w:t xml:space="preserve">, generate different </w:t>
      </w:r>
      <w:r w:rsidR="003B688E">
        <w:t>moral concerns</w:t>
      </w:r>
      <w:r w:rsidR="00F73438">
        <w:t xml:space="preserve">, and those </w:t>
      </w:r>
      <w:r w:rsidR="003B688E">
        <w:t>moral concerns</w:t>
      </w:r>
      <w:r w:rsidR="00F73438">
        <w:t xml:space="preserve"> would then underpin, motivate, justify attitudes towards th</w:t>
      </w:r>
      <w:r w:rsidR="00CB04E5">
        <w:t>at</w:t>
      </w:r>
      <w:r w:rsidR="00F73438">
        <w:t xml:space="preserve"> issue. </w:t>
      </w:r>
      <w:r w:rsidR="00334FC4">
        <w:t>That is</w:t>
      </w:r>
      <w:r w:rsidR="00FC225F">
        <w:t xml:space="preserve"> to say</w:t>
      </w:r>
      <w:r w:rsidR="00F73438">
        <w:t xml:space="preserve">, different sensitivities </w:t>
      </w:r>
      <w:r w:rsidR="00FC225F">
        <w:t>t</w:t>
      </w:r>
      <w:r w:rsidR="00100B2A">
        <w:t>ow</w:t>
      </w:r>
      <w:r w:rsidR="00FC225F">
        <w:t>ard</w:t>
      </w:r>
      <w:r w:rsidR="004E4B91">
        <w:t>s</w:t>
      </w:r>
      <w:r w:rsidR="00F73438">
        <w:t xml:space="preserve"> moral foundations could lead to different </w:t>
      </w:r>
      <w:r w:rsidR="003B688E">
        <w:t>moral concerns</w:t>
      </w:r>
      <w:r w:rsidR="00F73438">
        <w:t xml:space="preserve">, and </w:t>
      </w:r>
      <w:r w:rsidR="00A9786D">
        <w:rPr>
          <w:lang w:eastAsia="zh-CN"/>
        </w:rPr>
        <w:t xml:space="preserve">different </w:t>
      </w:r>
      <w:r w:rsidR="003B688E">
        <w:rPr>
          <w:lang w:eastAsia="zh-CN"/>
        </w:rPr>
        <w:t>moral concerns</w:t>
      </w:r>
      <w:r w:rsidR="00A9786D">
        <w:rPr>
          <w:lang w:eastAsia="zh-CN"/>
        </w:rPr>
        <w:t xml:space="preserve">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D1459B">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w:t>
      </w:r>
      <w:r w:rsidR="00FC225F">
        <w:rPr>
          <w:lang w:eastAsia="zh-CN"/>
        </w:rPr>
        <w:t xml:space="preserve">certain </w:t>
      </w:r>
      <w:r w:rsidR="00D1459B">
        <w:rPr>
          <w:lang w:eastAsia="zh-CN"/>
        </w:rPr>
        <w:t xml:space="preserve">moral foundations could </w:t>
      </w:r>
      <w:r w:rsidR="004E4B91">
        <w:rPr>
          <w:lang w:eastAsia="zh-CN"/>
        </w:rPr>
        <w:t xml:space="preserve">better </w:t>
      </w:r>
      <w:r w:rsidR="00D1459B">
        <w:rPr>
          <w:lang w:eastAsia="zh-CN"/>
        </w:rPr>
        <w:t xml:space="preserve">predict an individual's attitudes towards different culture war issues (such as abortion, gun control, </w:t>
      </w:r>
      <w:r w:rsidR="00D1459B" w:rsidRPr="00B13736">
        <w:rPr>
          <w:lang w:eastAsia="zh-CN"/>
        </w:rPr>
        <w:t>death penalty</w:t>
      </w:r>
      <w:r w:rsidR="00D1459B">
        <w:rPr>
          <w:lang w:eastAsia="zh-CN"/>
        </w:rPr>
        <w:t>, and similar social controversies</w:t>
      </w:r>
      <w:r w:rsidR="00D1459B" w:rsidRPr="00720F46">
        <w:rPr>
          <w:lang w:eastAsia="zh-CN"/>
        </w:rPr>
        <w:t>)</w:t>
      </w:r>
      <w:r w:rsidR="004E4B91" w:rsidRPr="00720F46">
        <w:rPr>
          <w:lang w:eastAsia="zh-CN"/>
        </w:rPr>
        <w:t xml:space="preserve"> than </w:t>
      </w:r>
      <w:r w:rsidR="00D1459B">
        <w:rPr>
          <w:lang w:eastAsia="zh-CN"/>
        </w:rPr>
        <w:t>“</w:t>
      </w:r>
      <w:r w:rsidR="00D1459B" w:rsidRPr="00B13736">
        <w:rPr>
          <w:lang w:eastAsia="zh-CN"/>
        </w:rPr>
        <w:t>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D1459B">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proofErr w:type="spellStart"/>
      <w:r w:rsidR="00F73438">
        <w:t>Fernades</w:t>
      </w:r>
      <w:proofErr w:type="spellEnd"/>
      <w:r w:rsidR="00F73438">
        <w:t xml:space="preserve"> </w:t>
      </w:r>
      <w:r w:rsidR="00F73438">
        <w:fldChar w:fldCharType="begin"/>
      </w:r>
      <w:r w:rsidR="00F73438">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rsidR="00F73438">
        <w:fldChar w:fldCharType="separate"/>
      </w:r>
      <w:r w:rsidR="00F73438">
        <w:t>(2020)</w:t>
      </w:r>
      <w:r w:rsidR="00F73438">
        <w:fldChar w:fldCharType="end"/>
      </w:r>
      <w:r w:rsidR="00F73438">
        <w:t xml:space="preserve"> discovered that </w:t>
      </w:r>
      <w:r w:rsidR="00571DA1">
        <w:t>people’s</w:t>
      </w:r>
      <w:r w:rsidR="00F73438">
        <w:t xml:space="preserve"> engagement in consumer political actions are </w:t>
      </w:r>
      <w:r w:rsidR="00571DA1">
        <w:t>mainly determined</w:t>
      </w:r>
      <w:r w:rsidR="00F73438">
        <w:t xml:space="preserve"> by </w:t>
      </w:r>
      <w:r w:rsidR="00571DA1">
        <w:rPr>
          <w:rFonts w:hint="eastAsia"/>
          <w:lang w:eastAsia="zh-CN"/>
        </w:rPr>
        <w:t>moral</w:t>
      </w:r>
      <w:r w:rsidR="00571DA1">
        <w:rPr>
          <w:lang w:eastAsia="zh-CN"/>
        </w:rPr>
        <w:t xml:space="preserve"> concerns associated with their different </w:t>
      </w:r>
      <w:r w:rsidR="009901FE">
        <w:rPr>
          <w:lang w:eastAsia="zh-CN"/>
        </w:rPr>
        <w:t xml:space="preserve">sensitive </w:t>
      </w:r>
      <w:r w:rsidR="00571DA1">
        <w:rPr>
          <w:lang w:eastAsia="zh-CN"/>
        </w:rPr>
        <w:t>moral foundations</w:t>
      </w:r>
      <w:r w:rsidR="00F73438">
        <w:t xml:space="preserve">: liberals are mainly influenced by </w:t>
      </w:r>
      <w:r w:rsidR="00100B2A">
        <w:t xml:space="preserve">the moral concerns of </w:t>
      </w:r>
      <w:r w:rsidR="00F73438">
        <w:t>care and fairness</w:t>
      </w:r>
      <w:r w:rsidR="00100B2A">
        <w:t xml:space="preserve">, </w:t>
      </w:r>
      <w:r w:rsidR="00F73438">
        <w:t xml:space="preserve">while conservatives are mainly influenced by </w:t>
      </w:r>
      <w:r w:rsidR="00FC225F">
        <w:t xml:space="preserve">the moral concerns of </w:t>
      </w:r>
      <w:r w:rsidR="00F73438">
        <w:t>loyalty, authority, and sanctity.</w:t>
      </w:r>
      <w:r w:rsidR="00F73438">
        <w:rPr>
          <w:lang w:eastAsia="zh-CN"/>
        </w:rPr>
        <w:t xml:space="preserve"> </w:t>
      </w:r>
      <w:r w:rsidR="00326F89">
        <w:rPr>
          <w:lang w:eastAsia="zh-CN"/>
        </w:rPr>
        <w:t>In sum</w:t>
      </w:r>
      <w:r w:rsidR="00F73438">
        <w:rPr>
          <w:lang w:eastAsia="zh-CN"/>
        </w:rPr>
        <w:t xml:space="preserve">, </w:t>
      </w:r>
      <w:r w:rsidR="00571DA1">
        <w:rPr>
          <w:lang w:eastAsia="zh-CN"/>
        </w:rPr>
        <w:t xml:space="preserve">the </w:t>
      </w:r>
      <w:r w:rsidR="00F67D11">
        <w:rPr>
          <w:lang w:eastAsia="zh-CN"/>
        </w:rPr>
        <w:t xml:space="preserve">different moral configurations of different groups would lead to </w:t>
      </w:r>
      <w:r w:rsidR="00571DA1">
        <w:rPr>
          <w:lang w:eastAsia="zh-CN"/>
        </w:rPr>
        <w:t>differen</w:t>
      </w:r>
      <w:r w:rsidR="00F67D11">
        <w:rPr>
          <w:lang w:eastAsia="zh-CN"/>
        </w:rPr>
        <w:t>t moral concerns</w:t>
      </w:r>
      <w:r w:rsidR="00326F89">
        <w:rPr>
          <w:lang w:eastAsia="zh-CN"/>
        </w:rPr>
        <w:t xml:space="preserve">, and therefore lead to </w:t>
      </w:r>
      <w:r w:rsidR="00326F89">
        <w:rPr>
          <w:lang w:eastAsia="zh-CN"/>
        </w:rPr>
        <w:lastRenderedPageBreak/>
        <w:t xml:space="preserve">different moral </w:t>
      </w:r>
      <w:r w:rsidR="009901FE">
        <w:rPr>
          <w:lang w:eastAsia="zh-CN"/>
        </w:rPr>
        <w:t>judgment</w:t>
      </w:r>
      <w:r w:rsidR="004E4B91">
        <w:rPr>
          <w:lang w:eastAsia="zh-CN"/>
        </w:rPr>
        <w:t>,</w:t>
      </w:r>
      <w:r w:rsidR="009901FE">
        <w:rPr>
          <w:lang w:eastAsia="zh-CN"/>
        </w:rPr>
        <w:t xml:space="preserve"> </w:t>
      </w:r>
      <w:r w:rsidR="00FC225F">
        <w:rPr>
          <w:lang w:eastAsia="zh-CN"/>
        </w:rPr>
        <w:t>or</w:t>
      </w:r>
      <w:r w:rsidR="004E4B91">
        <w:rPr>
          <w:lang w:eastAsia="zh-CN"/>
        </w:rPr>
        <w:t xml:space="preserve"> in other words,</w:t>
      </w:r>
      <w:r w:rsidR="00FC225F">
        <w:rPr>
          <w:lang w:eastAsia="zh-CN"/>
        </w:rPr>
        <w:t xml:space="preserve"> </w:t>
      </w:r>
      <w:r w:rsidR="00F73438">
        <w:rPr>
          <w:lang w:eastAsia="zh-CN"/>
        </w:rPr>
        <w:t>m</w:t>
      </w:r>
      <w:r w:rsidR="00F73438">
        <w:rPr>
          <w:rFonts w:hint="eastAsia"/>
          <w:lang w:eastAsia="zh-CN"/>
        </w:rPr>
        <w:t>oral</w:t>
      </w:r>
      <w:r w:rsidR="00F73438">
        <w:rPr>
          <w:lang w:eastAsia="zh-CN"/>
        </w:rPr>
        <w:t xml:space="preserve"> </w:t>
      </w:r>
      <w:r w:rsidR="00F73438">
        <w:rPr>
          <w:rFonts w:hint="eastAsia"/>
          <w:lang w:eastAsia="zh-CN"/>
        </w:rPr>
        <w:t>diver</w:t>
      </w:r>
      <w:r w:rsidR="00F73438">
        <w:rPr>
          <w:lang w:eastAsia="zh-CN"/>
        </w:rPr>
        <w:t>gence</w:t>
      </w:r>
      <w:r w:rsidR="00326F89">
        <w:rPr>
          <w:lang w:eastAsia="zh-CN"/>
        </w:rPr>
        <w:t xml:space="preserve">, a </w:t>
      </w:r>
      <w:r w:rsidR="00F73438">
        <w:rPr>
          <w:lang w:eastAsia="zh-CN"/>
        </w:rPr>
        <w:t xml:space="preserve">barrier </w:t>
      </w:r>
      <w:r w:rsidR="00156BA9">
        <w:rPr>
          <w:lang w:eastAsia="zh-CN"/>
        </w:rPr>
        <w:t>for</w:t>
      </w:r>
      <w:r w:rsidR="00601831">
        <w:rPr>
          <w:lang w:eastAsia="zh-CN"/>
        </w:rPr>
        <w:t xml:space="preserve"> </w:t>
      </w:r>
      <w:r w:rsidR="00441DFA">
        <w:rPr>
          <w:rFonts w:hint="eastAsia"/>
          <w:lang w:eastAsia="zh-CN"/>
        </w:rPr>
        <w:t>efficient</w:t>
      </w:r>
      <w:r w:rsidR="00441DFA">
        <w:rPr>
          <w:lang w:eastAsia="zh-CN"/>
        </w:rPr>
        <w:t xml:space="preserve"> </w:t>
      </w:r>
      <w:r w:rsidR="00156BA9">
        <w:rPr>
          <w:lang w:eastAsia="zh-CN"/>
        </w:rPr>
        <w:t>communicat</w:t>
      </w:r>
      <w:r w:rsidR="00326F89">
        <w:rPr>
          <w:lang w:eastAsia="zh-CN"/>
        </w:rPr>
        <w:t xml:space="preserve">ion across groups. </w:t>
      </w:r>
      <w:r w:rsidR="00156BA9">
        <w:rPr>
          <w:lang w:eastAsia="zh-CN"/>
        </w:rPr>
        <w:t xml:space="preserve"> </w:t>
      </w:r>
    </w:p>
    <w:p w14:paraId="782A24FC" w14:textId="3C3D9F74" w:rsidR="000F6E21" w:rsidRDefault="00326F89" w:rsidP="000F6E21">
      <w:pPr>
        <w:widowControl/>
      </w:pPr>
      <w:r>
        <w:rPr>
          <w:lang w:eastAsia="zh-CN"/>
        </w:rPr>
        <w:t xml:space="preserve">Moral divergence implies that different groups </w:t>
      </w:r>
      <w:r w:rsidR="00156BA9">
        <w:rPr>
          <w:lang w:eastAsia="zh-CN"/>
        </w:rPr>
        <w:t xml:space="preserve">may not understand each other. </w:t>
      </w:r>
      <w:r w:rsidR="00601831">
        <w:rPr>
          <w:lang w:eastAsia="zh-CN"/>
        </w:rPr>
        <w:t>For example, a</w:t>
      </w:r>
      <w:r w:rsidR="00F73438">
        <w:rPr>
          <w:lang w:eastAsia="zh-CN"/>
        </w:rPr>
        <w:t>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ould not understand </w:t>
      </w:r>
      <w:r w:rsidR="00FC225F">
        <w:rPr>
          <w:lang w:eastAsia="zh-CN"/>
        </w:rPr>
        <w:t>an</w:t>
      </w:r>
      <w:r w:rsidR="000F6E21">
        <w:rPr>
          <w:lang w:eastAsia="zh-CN"/>
        </w:rPr>
        <w:t>other</w:t>
      </w:r>
      <w:r w:rsidR="00FC225F">
        <w:rPr>
          <w:lang w:eastAsia="zh-CN"/>
        </w:rPr>
        <w:t>’s</w:t>
      </w:r>
      <w:r w:rsidR="000F6E21">
        <w:rPr>
          <w:lang w:eastAsia="zh-CN"/>
        </w:rPr>
        <w:t xml:space="preserve"> moral concerns if those concerns do not correspond to his or her sensitive moral foundations. </w:t>
      </w:r>
    </w:p>
    <w:p w14:paraId="247E5903" w14:textId="53A23ACF" w:rsidR="000F0D9F" w:rsidRDefault="00326F89" w:rsidP="00416735">
      <w:pPr>
        <w:widowControl/>
        <w:rPr>
          <w:rFonts w:eastAsia="SimSun"/>
          <w:lang w:eastAsia="zh-CN"/>
        </w:rPr>
      </w:pPr>
      <w:r>
        <w:t>Moreover,</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FC225F">
        <w:rPr>
          <w:rFonts w:eastAsia="SimSun"/>
          <w:lang w:eastAsia="zh-CN"/>
        </w:rPr>
        <w:t xml:space="preserve">of which </w:t>
      </w:r>
      <w:r w:rsidR="00156BA9">
        <w:rPr>
          <w:rFonts w:eastAsia="SimSun"/>
          <w:lang w:eastAsia="zh-CN"/>
        </w:rPr>
        <w:t xml:space="preserve">he/she may not </w:t>
      </w:r>
      <w:r w:rsidR="00FC225F">
        <w:rPr>
          <w:rFonts w:eastAsia="SimSun"/>
          <w:lang w:eastAsia="zh-CN"/>
        </w:rPr>
        <w:t xml:space="preserve">be </w:t>
      </w:r>
      <w:r w:rsidR="00156BA9">
        <w:rPr>
          <w:rFonts w:eastAsia="SimSun"/>
          <w:lang w:eastAsia="zh-CN"/>
        </w:rPr>
        <w:t xml:space="preserve">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FC225F">
        <w:rPr>
          <w:rFonts w:eastAsia="SimSun"/>
          <w:lang w:eastAsia="zh-CN"/>
        </w:rPr>
        <w:t xml:space="preserve"> In other words</w:t>
      </w:r>
      <w:r w:rsidR="00D8282E">
        <w:rPr>
          <w:rFonts w:eastAsia="SimSun"/>
          <w:lang w:eastAsia="zh-CN"/>
        </w:rPr>
        <w:t xml:space="preserve">, people may not realize where </w:t>
      </w:r>
      <w:r w:rsidR="00C12984">
        <w:rPr>
          <w:rFonts w:eastAsia="SimSun"/>
          <w:lang w:eastAsia="zh-CN"/>
        </w:rPr>
        <w:t>the focal point of their disagreement is</w:t>
      </w:r>
      <w:r>
        <w:rPr>
          <w:rFonts w:eastAsia="SimSun"/>
          <w:lang w:eastAsia="zh-CN"/>
        </w:rPr>
        <w:t xml:space="preserve"> </w:t>
      </w:r>
      <w:r w:rsidR="00100B2A">
        <w:rPr>
          <w:rFonts w:eastAsia="SimSun"/>
          <w:lang w:eastAsia="zh-CN"/>
        </w:rPr>
        <w:t xml:space="preserve">since </w:t>
      </w:r>
      <w:r>
        <w:rPr>
          <w:rFonts w:eastAsia="SimSun"/>
          <w:lang w:eastAsia="zh-CN"/>
        </w:rPr>
        <w:t xml:space="preserve">moral concerns determine one’s political attitude </w:t>
      </w:r>
      <w:r>
        <w:fldChar w:fldCharType="begin"/>
      </w:r>
      <w:r>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fldChar w:fldCharType="separate"/>
      </w:r>
      <w:r>
        <w:rPr>
          <w:noProof/>
        </w:rPr>
        <w:t>(Clifford &amp; Jerit, 2013; Haidt, 2012)</w:t>
      </w:r>
      <w:r>
        <w:fldChar w:fldCharType="end"/>
      </w:r>
      <w:r w:rsidR="00D8282E">
        <w:rPr>
          <w:rFonts w:eastAsia="SimSun"/>
          <w:lang w:eastAsia="zh-CN"/>
        </w:rPr>
        <w:t xml:space="preserve">. </w:t>
      </w:r>
      <w:r w:rsidR="00156BA9">
        <w:rPr>
          <w:rFonts w:eastAsia="SimSun"/>
          <w:lang w:eastAsia="zh-CN"/>
        </w:rPr>
        <w:t xml:space="preserve">Researchers found that moral </w:t>
      </w:r>
      <w:r w:rsidR="00053C33">
        <w:rPr>
          <w:rFonts w:eastAsia="SimSun"/>
          <w:lang w:eastAsia="zh-CN"/>
        </w:rPr>
        <w:t xml:space="preserve">concerns </w:t>
      </w:r>
      <w:r w:rsidR="00FC225F">
        <w:rPr>
          <w:rFonts w:eastAsia="SimSun"/>
          <w:lang w:eastAsia="zh-CN"/>
        </w:rPr>
        <w:t xml:space="preserve">derived </w:t>
      </w:r>
      <w:r w:rsidR="00156BA9">
        <w:rPr>
          <w:rFonts w:eastAsia="SimSun"/>
          <w:lang w:eastAsia="zh-CN"/>
        </w:rPr>
        <w:t>from unexpected moral foundations</w:t>
      </w:r>
      <w:r w:rsidR="00FC225F">
        <w:rPr>
          <w:rFonts w:eastAsia="SimSun"/>
          <w:lang w:eastAsia="zh-CN"/>
        </w:rPr>
        <w:t xml:space="preserve">, that is to say </w:t>
      </w:r>
      <w:r w:rsidR="00223446">
        <w:rPr>
          <w:rFonts w:eastAsia="SimSun"/>
          <w:lang w:eastAsia="zh-CN"/>
        </w:rPr>
        <w:t xml:space="preserve">those moral concerns </w:t>
      </w:r>
      <w:r w:rsidR="00720F46">
        <w:rPr>
          <w:rFonts w:eastAsia="SimSun"/>
          <w:lang w:eastAsia="zh-CN"/>
        </w:rPr>
        <w:t xml:space="preserve">that </w:t>
      </w:r>
      <w:r w:rsidR="00223446">
        <w:rPr>
          <w:rFonts w:eastAsia="SimSun"/>
          <w:lang w:eastAsia="zh-CN"/>
        </w:rPr>
        <w:t xml:space="preserve">are </w:t>
      </w:r>
      <w:r w:rsidR="00156BA9">
        <w:rPr>
          <w:rFonts w:eastAsia="SimSun"/>
          <w:lang w:eastAsia="zh-CN"/>
        </w:rPr>
        <w:t>intuitively</w:t>
      </w:r>
      <w:r w:rsidR="00FC225F">
        <w:rPr>
          <w:rFonts w:eastAsia="SimSun"/>
          <w:lang w:eastAsia="zh-CN"/>
        </w:rPr>
        <w:t xml:space="preserve"> </w:t>
      </w:r>
      <w:r w:rsidR="00156BA9">
        <w:rPr>
          <w:rFonts w:eastAsia="SimSun"/>
          <w:lang w:eastAsia="zh-CN"/>
        </w:rPr>
        <w:t>loosely connected with the issue</w:t>
      </w:r>
      <w:r w:rsidR="00FC225F">
        <w:rPr>
          <w:rFonts w:eastAsia="SimSun"/>
          <w:lang w:eastAsia="zh-CN"/>
        </w:rPr>
        <w:t xml:space="preserve">, </w:t>
      </w:r>
      <w:r w:rsidR="00156BA9">
        <w:rPr>
          <w:rFonts w:eastAsia="SimSun"/>
          <w:lang w:eastAsia="zh-CN"/>
        </w:rPr>
        <w:t xml:space="preserve">could exert a stronger influence than those generated from </w:t>
      </w:r>
      <w:r w:rsidR="00FC225F">
        <w:rPr>
          <w:rFonts w:eastAsia="SimSun"/>
          <w:lang w:eastAsia="zh-CN"/>
        </w:rPr>
        <w:t xml:space="preserve">a more </w:t>
      </w:r>
      <w:r w:rsidR="00156BA9">
        <w:rPr>
          <w:rFonts w:eastAsia="SimSun"/>
          <w:lang w:eastAsia="zh-CN"/>
        </w:rPr>
        <w:t>obvious moral foundation</w:t>
      </w:r>
      <w:r w:rsidR="00223446">
        <w:rPr>
          <w:rFonts w:eastAsia="SimSun"/>
          <w:lang w:eastAsia="zh-CN"/>
        </w:rPr>
        <w:t xml:space="preserve"> (intuitively closely connected with the issue)</w:t>
      </w:r>
      <w:r w:rsidR="00FC225F">
        <w:rPr>
          <w:rFonts w:eastAsia="SimSun"/>
          <w:lang w:eastAsia="zh-CN"/>
        </w:rPr>
        <w:t xml:space="preserve"> and were more influential in affecti</w:t>
      </w:r>
      <w:r w:rsidR="00100B2A">
        <w:rPr>
          <w:rFonts w:eastAsia="SimSun"/>
          <w:lang w:eastAsia="zh-CN"/>
        </w:rPr>
        <w:t>ng</w:t>
      </w:r>
      <w:r w:rsidR="00FC225F">
        <w:rPr>
          <w:rFonts w:eastAsia="SimSun"/>
          <w:lang w:eastAsia="zh-CN"/>
        </w:rPr>
        <w:t xml:space="preserve"> </w:t>
      </w:r>
      <w:r w:rsidR="00156BA9">
        <w:rPr>
          <w:rFonts w:eastAsia="SimSun"/>
          <w:lang w:eastAsia="zh-CN"/>
        </w:rPr>
        <w:t xml:space="preserve">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4B5344">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w:t>
      </w:r>
      <w:r w:rsidR="00FC225F">
        <w:rPr>
          <w:rFonts w:eastAsia="SimSun"/>
          <w:lang w:eastAsia="zh-CN"/>
        </w:rPr>
        <w:t xml:space="preserve">the </w:t>
      </w:r>
      <w:r w:rsidR="00100B2A">
        <w:rPr>
          <w:rFonts w:eastAsia="SimSun"/>
          <w:lang w:eastAsia="zh-CN"/>
        </w:rPr>
        <w:t>moral</w:t>
      </w:r>
      <w:r w:rsidR="00FC225F">
        <w:rPr>
          <w:rFonts w:eastAsia="SimSun"/>
          <w:lang w:eastAsia="zh-CN"/>
        </w:rPr>
        <w:t xml:space="preserve"> concerns of </w:t>
      </w:r>
      <w:r w:rsidR="004B5344">
        <w:rPr>
          <w:rFonts w:eastAsia="SimSun"/>
          <w:lang w:eastAsia="zh-CN"/>
        </w:rPr>
        <w:t xml:space="preserve">care/harm dominate today’s political rhetoric about gun control, abortion, and similar culture war issues, as those concerns are intuitively </w:t>
      </w:r>
      <w:r w:rsidR="001F7664">
        <w:rPr>
          <w:rFonts w:eastAsia="SimSun"/>
          <w:lang w:eastAsia="zh-CN"/>
        </w:rPr>
        <w:t>associated with those issues. H</w:t>
      </w:r>
      <w:r w:rsidR="004B5344">
        <w:rPr>
          <w:rFonts w:eastAsia="SimSun"/>
          <w:lang w:eastAsia="zh-CN"/>
        </w:rPr>
        <w:t>owever</w:t>
      </w:r>
      <w:r w:rsidR="001F7664">
        <w:rPr>
          <w:rFonts w:eastAsia="SimSun"/>
          <w:lang w:eastAsia="zh-CN"/>
        </w:rPr>
        <w:t>,</w:t>
      </w:r>
      <w:r w:rsidR="004B5344">
        <w:rPr>
          <w:rFonts w:eastAsia="SimSun"/>
          <w:lang w:eastAsia="zh-CN"/>
        </w:rPr>
        <w:t xml:space="preserve"> it is the </w:t>
      </w:r>
      <w:r w:rsidR="00FC225F">
        <w:rPr>
          <w:rFonts w:eastAsia="SimSun"/>
          <w:lang w:eastAsia="zh-CN"/>
        </w:rPr>
        <w:t>moral concern</w:t>
      </w:r>
      <w:r w:rsidR="00223446">
        <w:rPr>
          <w:rFonts w:eastAsia="SimSun"/>
          <w:lang w:eastAsia="zh-CN"/>
        </w:rPr>
        <w:t>s</w:t>
      </w:r>
      <w:r w:rsidR="00FC225F">
        <w:rPr>
          <w:rFonts w:eastAsia="SimSun"/>
          <w:lang w:eastAsia="zh-CN"/>
        </w:rPr>
        <w:t xml:space="preserve"> of </w:t>
      </w:r>
      <w:r w:rsidR="004B5344">
        <w:rPr>
          <w:rFonts w:eastAsia="SimSun"/>
          <w:lang w:eastAsia="zh-CN"/>
        </w:rPr>
        <w:t xml:space="preserve">sanctity/degradation that </w:t>
      </w:r>
      <w:r w:rsidR="001F7664">
        <w:rPr>
          <w:rFonts w:eastAsia="SimSun"/>
          <w:lang w:eastAsia="zh-CN"/>
        </w:rPr>
        <w:t>dominate</w:t>
      </w:r>
      <w:r w:rsidR="004B5344">
        <w:rPr>
          <w:rFonts w:eastAsia="SimSun"/>
          <w:lang w:eastAsia="zh-CN"/>
        </w:rPr>
        <w:t xml:space="preserve"> people’s attitudes towards </w:t>
      </w:r>
      <w:r w:rsidR="00920C5D">
        <w:rPr>
          <w:rFonts w:eastAsia="SimSun"/>
          <w:lang w:eastAsia="zh-CN"/>
        </w:rPr>
        <w:t>most of the culture war</w:t>
      </w:r>
      <w:r w:rsidR="00FC225F">
        <w:rPr>
          <w:rFonts w:eastAsia="SimSun"/>
          <w:lang w:eastAsia="zh-CN"/>
        </w:rPr>
        <w:t xml:space="preserve"> </w:t>
      </w:r>
      <w:r w:rsidR="004B5344">
        <w:rPr>
          <w:rFonts w:eastAsia="SimSun"/>
          <w:lang w:eastAsia="zh-CN"/>
        </w:rPr>
        <w:t>issue</w:t>
      </w:r>
      <w:r w:rsidR="001F7664">
        <w:rPr>
          <w:rFonts w:eastAsia="SimSun"/>
          <w:lang w:eastAsia="zh-CN"/>
        </w:rPr>
        <w:t xml:space="preserve">s </w:t>
      </w:r>
      <w:r w:rsidR="001F7664">
        <w:rPr>
          <w:rFonts w:eastAsia="SimSun"/>
          <w:lang w:eastAsia="zh-CN"/>
        </w:rPr>
        <w:fldChar w:fldCharType="begin"/>
      </w:r>
      <w:r w:rsidR="001F7664">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r w:rsidR="00F73438">
        <w:rPr>
          <w:rFonts w:eastAsia="SimSun"/>
          <w:lang w:eastAsia="zh-CN"/>
        </w:rPr>
        <w:t xml:space="preserve">In </w:t>
      </w:r>
      <w:r w:rsidR="00D8282E">
        <w:rPr>
          <w:rFonts w:eastAsia="SimSun"/>
          <w:lang w:eastAsia="zh-CN"/>
        </w:rPr>
        <w:t>other words</w:t>
      </w:r>
      <w:r w:rsidR="00F73438">
        <w:rPr>
          <w:rFonts w:eastAsia="SimSun"/>
          <w:lang w:eastAsia="zh-CN"/>
        </w:rPr>
        <w:t xml:space="preserve">, </w:t>
      </w:r>
      <w:r w:rsidR="00D8282E">
        <w:rPr>
          <w:rFonts w:eastAsia="SimSun"/>
          <w:lang w:eastAsia="zh-CN"/>
        </w:rPr>
        <w:t xml:space="preserve">conflicting groups </w:t>
      </w:r>
      <w:r w:rsidR="00F73438">
        <w:rPr>
          <w:rFonts w:eastAsia="SimSun"/>
          <w:lang w:eastAsia="zh-CN"/>
        </w:rPr>
        <w:t>may not be aware of</w:t>
      </w:r>
      <w:r w:rsidR="00100B2A">
        <w:rPr>
          <w:rFonts w:eastAsia="SimSun"/>
          <w:lang w:eastAsia="zh-CN"/>
        </w:rPr>
        <w:t xml:space="preserve"> what </w:t>
      </w:r>
      <w:r w:rsidR="00F73438">
        <w:rPr>
          <w:rFonts w:eastAsia="SimSun"/>
          <w:lang w:eastAsia="zh-CN"/>
        </w:rPr>
        <w:t>and why they disagree with each other</w:t>
      </w:r>
      <w:r w:rsidR="001F7664">
        <w:rPr>
          <w:rFonts w:eastAsia="SimSun"/>
          <w:lang w:eastAsia="zh-CN"/>
        </w:rPr>
        <w:t xml:space="preserve"> when they discuss their disagreements</w:t>
      </w:r>
      <w:r w:rsidR="00FC225F">
        <w:rPr>
          <w:rFonts w:eastAsia="SimSun"/>
          <w:lang w:eastAsia="zh-CN"/>
        </w:rPr>
        <w:t xml:space="preserve">. This </w:t>
      </w:r>
      <w:r w:rsidR="00F73438">
        <w:rPr>
          <w:rFonts w:eastAsia="SimSun"/>
          <w:lang w:eastAsia="zh-CN"/>
        </w:rPr>
        <w:t xml:space="preserve"> could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lastRenderedPageBreak/>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7B639DB5" w:rsidR="006A73A3" w:rsidRDefault="00100B2A" w:rsidP="00100B2A">
      <w:pPr>
        <w:widowControl/>
        <w:rPr>
          <w:lang w:eastAsia="zh-CN"/>
        </w:rPr>
      </w:pPr>
      <w:r>
        <w:rPr>
          <w:lang w:eastAsia="zh-CN"/>
        </w:rPr>
        <w:t>Because</w:t>
      </w:r>
      <w:r w:rsidR="00F73438">
        <w:rPr>
          <w:lang w:eastAsia="zh-CN"/>
        </w:rPr>
        <w:t xml:space="preserve"> </w:t>
      </w:r>
      <w:r w:rsidR="003B688E">
        <w:rPr>
          <w:lang w:eastAsia="zh-CN"/>
        </w:rPr>
        <w:t>moral concerns</w:t>
      </w:r>
      <w:r w:rsidR="00F73438">
        <w:rPr>
          <w:lang w:eastAsia="zh-CN"/>
        </w:rPr>
        <w:t xml:space="preserve"> generated from the five innate moral foundations could determine the formation of an individual's political attitude </w:t>
      </w:r>
      <w:r w:rsidR="00F73438">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rsidR="00F73438">
        <w:instrText xml:space="preserve"> ADDIN EN.CITE </w:instrText>
      </w:r>
      <w:r w:rsidR="00F73438">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rsidR="00F73438">
        <w:instrText xml:space="preserve"> ADDIN EN.CITE.DATA </w:instrText>
      </w:r>
      <w:r w:rsidR="00F73438">
        <w:fldChar w:fldCharType="end"/>
      </w:r>
      <w:r w:rsidR="00F73438">
        <w:fldChar w:fldCharType="separate"/>
      </w:r>
      <w:r w:rsidR="00F73438">
        <w:rPr>
          <w:noProof/>
        </w:rPr>
        <w:t>(Graham et al., 2011; Haidt, 2012; Haidt &amp; Joseph, 2007; Weber &amp; Federico, 2013)</w:t>
      </w:r>
      <w:r w:rsidR="00F73438">
        <w:fldChar w:fldCharType="end"/>
      </w:r>
      <w:r w:rsidR="00F73438">
        <w:t xml:space="preserve">, </w:t>
      </w:r>
      <w:r w:rsidR="003B688E">
        <w:rPr>
          <w:lang w:eastAsia="zh-CN"/>
        </w:rPr>
        <w:t>moral concerns</w:t>
      </w:r>
      <w:r w:rsidR="00870EFC">
        <w:rPr>
          <w:lang w:eastAsia="zh-CN"/>
        </w:rPr>
        <w:t xml:space="preserve"> </w:t>
      </w:r>
      <w:r w:rsidR="00F73438">
        <w:rPr>
          <w:lang w:eastAsia="zh-CN"/>
        </w:rPr>
        <w:t xml:space="preserve">should be trackable from </w:t>
      </w:r>
      <w:r w:rsidR="00FC225F">
        <w:rPr>
          <w:lang w:eastAsia="zh-CN"/>
        </w:rPr>
        <w:t xml:space="preserve">the expression of </w:t>
      </w:r>
      <w:r w:rsidR="00F73438">
        <w:rPr>
          <w:lang w:eastAsia="zh-CN"/>
        </w:rPr>
        <w:t xml:space="preserve">one’s political attitude.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FC225F">
        <w:rPr>
          <w:lang w:eastAsia="zh-CN"/>
        </w:rPr>
        <w:t xml:space="preserve">that </w:t>
      </w:r>
      <w:r w:rsidR="00763F1E">
        <w:rPr>
          <w:lang w:eastAsia="zh-CN"/>
        </w:rPr>
        <w:t>political elites</w:t>
      </w:r>
      <w:r w:rsidR="0074230F">
        <w:rPr>
          <w:lang w:eastAsia="zh-CN"/>
        </w:rPr>
        <w:t xml:space="preserve"> "used distinctive patterns of moral words </w:t>
      </w:r>
      <w:r w:rsidR="00D06344">
        <w:rPr>
          <w:lang w:eastAsia="zh-CN"/>
        </w:rPr>
        <w:t xml:space="preserve">(that </w:t>
      </w:r>
      <w:r w:rsidR="004E55B0">
        <w:rPr>
          <w:lang w:eastAsia="zh-CN"/>
        </w:rPr>
        <w:t xml:space="preserve">are </w:t>
      </w:r>
      <w:r w:rsidR="00FC225F">
        <w:rPr>
          <w:lang w:eastAsia="zh-CN"/>
        </w:rPr>
        <w:t xml:space="preserve">associated </w:t>
      </w:r>
      <w:r w:rsidR="00D06344">
        <w:rPr>
          <w:lang w:eastAsia="zh-CN"/>
        </w:rPr>
        <w:t xml:space="preserve">with different moral foundations) </w:t>
      </w:r>
      <w:r w:rsidR="0074230F">
        <w:rPr>
          <w:lang w:eastAsia="zh-CN"/>
        </w:rPr>
        <w:t>to influence the public" in stem cell research policy debate</w:t>
      </w:r>
      <w:r w:rsidR="00FC225F">
        <w:rPr>
          <w:lang w:eastAsia="zh-CN"/>
        </w:rPr>
        <w:t>s</w:t>
      </w:r>
      <w:r w:rsidR="004112B3">
        <w:rPr>
          <w:lang w:eastAsia="zh-CN"/>
        </w:rPr>
        <w:t xml:space="preserve">: liberals focused almost exclusively on </w:t>
      </w:r>
      <w:r w:rsidR="00FC225F">
        <w:rPr>
          <w:lang w:eastAsia="zh-CN"/>
        </w:rPr>
        <w:t xml:space="preserve">their concern about </w:t>
      </w:r>
      <w:r w:rsidR="004112B3">
        <w:rPr>
          <w:lang w:eastAsia="zh-CN"/>
        </w:rPr>
        <w:t xml:space="preserve">harm, </w:t>
      </w:r>
      <w:r w:rsidR="00FC225F">
        <w:rPr>
          <w:lang w:eastAsia="zh-CN"/>
        </w:rPr>
        <w:t xml:space="preserve">whereas </w:t>
      </w:r>
      <w:r w:rsidR="004112B3">
        <w:rPr>
          <w:lang w:eastAsia="zh-CN"/>
        </w:rPr>
        <w:t>conservatives</w:t>
      </w:r>
      <w:r w:rsidR="00D06344">
        <w:rPr>
          <w:lang w:eastAsia="zh-CN"/>
        </w:rPr>
        <w:t xml:space="preserve"> focused </w:t>
      </w:r>
      <w:r w:rsidR="00FC225F">
        <w:rPr>
          <w:lang w:eastAsia="zh-CN"/>
        </w:rPr>
        <w:t xml:space="preserve">on </w:t>
      </w:r>
      <w:r w:rsidR="00D06344">
        <w:rPr>
          <w:lang w:eastAsia="zh-CN"/>
        </w:rPr>
        <w:t xml:space="preserve">both harm and </w:t>
      </w:r>
      <w:r w:rsidR="004112B3">
        <w:rPr>
          <w:lang w:eastAsia="zh-CN"/>
        </w:rPr>
        <w:t>sanctity</w:t>
      </w:r>
      <w:r w:rsidR="00D06344">
        <w:rPr>
          <w:lang w:eastAsia="zh-CN"/>
        </w:rPr>
        <w:t xml:space="preserve"> concerns</w:t>
      </w:r>
      <w:r w:rsidR="004112B3">
        <w:rPr>
          <w:lang w:eastAsia="zh-CN"/>
        </w:rPr>
        <w:t>.</w:t>
      </w:r>
      <w:r w:rsidR="004F27D7">
        <w:rPr>
          <w:lang w:eastAsia="zh-CN"/>
        </w:rPr>
        <w:t xml:space="preserve"> </w:t>
      </w:r>
      <w:r w:rsidR="00F73438">
        <w:rPr>
          <w:rFonts w:hint="eastAsia"/>
          <w:lang w:eastAsia="zh-CN"/>
        </w:rPr>
        <w:t>In</w:t>
      </w:r>
      <w:r w:rsidR="00F73438">
        <w:rPr>
          <w:lang w:eastAsia="zh-CN"/>
        </w:rPr>
        <w:t xml:space="preserve"> sum, moral concerns </w:t>
      </w:r>
      <w:r w:rsidR="00FC225F">
        <w:rPr>
          <w:lang w:eastAsia="zh-CN"/>
        </w:rPr>
        <w:t xml:space="preserve">anchored in </w:t>
      </w:r>
      <w:r w:rsidR="00F73438">
        <w:rPr>
          <w:lang w:eastAsia="zh-CN"/>
        </w:rPr>
        <w:t xml:space="preserve">one’s sensitive moral foundations would be emphasized in </w:t>
      </w:r>
      <w:r w:rsidR="004E55B0">
        <w:rPr>
          <w:lang w:eastAsia="zh-CN"/>
        </w:rPr>
        <w:t xml:space="preserve">one’s </w:t>
      </w:r>
      <w:r w:rsidR="00F73438">
        <w:rPr>
          <w:lang w:eastAsia="zh-CN"/>
        </w:rPr>
        <w:t>political expression.</w:t>
      </w:r>
    </w:p>
    <w:p w14:paraId="389C4F99" w14:textId="70467BA5" w:rsidR="00935C36" w:rsidRDefault="00F73438" w:rsidP="001B35E4">
      <w:pPr>
        <w:widowControl/>
      </w:pPr>
      <w:r>
        <w:t xml:space="preserve">As </w:t>
      </w:r>
      <w:r w:rsidR="00FC225F">
        <w:t xml:space="preserve">a </w:t>
      </w:r>
      <w:r>
        <w:t xml:space="preserve">presidential debate is a direct expression of </w:t>
      </w:r>
      <w:r w:rsidR="00FC225F">
        <w:t xml:space="preserve">a </w:t>
      </w:r>
      <w:r>
        <w:t>debater</w:t>
      </w:r>
      <w:r w:rsidR="00FC225F">
        <w:t>’s</w:t>
      </w:r>
      <w:r>
        <w:t xml:space="preserve">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w:t>
      </w:r>
      <w:r w:rsidR="00FC225F">
        <w:t xml:space="preserve">on </w:t>
      </w:r>
      <w:r>
        <w:t>and emphasize</w:t>
      </w:r>
      <w:r w:rsidR="00C35EA1">
        <w:t xml:space="preserve"> different </w:t>
      </w:r>
      <w:r w:rsidR="003B688E">
        <w:t>moral concer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xml:space="preserve">. </w:t>
      </w:r>
      <w:r w:rsidR="0026430A">
        <w:t xml:space="preserve">As different partisanship </w:t>
      </w:r>
      <w:r w:rsidR="00BA14C8">
        <w:t xml:space="preserve">loyalties </w:t>
      </w:r>
      <w:r w:rsidR="0026430A">
        <w:t>impl</w:t>
      </w:r>
      <w:r w:rsidR="00BA14C8">
        <w:t>y</w:t>
      </w:r>
      <w:r w:rsidR="0026430A">
        <w:t xml:space="preserve"> different moral foundation configurations </w:t>
      </w:r>
      <w:r w:rsidR="0026430A">
        <w:fldChar w:fldCharType="begin"/>
      </w:r>
      <w:r w:rsidR="0026430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fldChar w:fldCharType="separate"/>
      </w:r>
      <w:r w:rsidR="0026430A">
        <w:rPr>
          <w:noProof/>
        </w:rPr>
        <w:t>(Clifford &amp; Jerit, 2013; Haidt, 2012)</w:t>
      </w:r>
      <w:r w:rsidR="0026430A">
        <w:fldChar w:fldCharType="end"/>
      </w:r>
      <w:r w:rsidR="0026430A">
        <w:t xml:space="preserve">, </w:t>
      </w:r>
      <w:r w:rsidR="00DF42D9">
        <w:t>moral divergence between the two debaters seems to be inevitable and may</w:t>
      </w:r>
      <w:r w:rsidR="001B35E4">
        <w:t xml:space="preserve"> </w:t>
      </w:r>
      <w:r>
        <w:t xml:space="preserve">greatly </w:t>
      </w:r>
      <w:r w:rsidR="001B35E4">
        <w:t>impede issue discussion and</w:t>
      </w:r>
      <w:r w:rsidR="00BA14C8">
        <w:t xml:space="preserve"> meaningful</w:t>
      </w:r>
      <w:r w:rsidR="001B35E4">
        <w:t xml:space="preserve"> clash</w:t>
      </w:r>
      <w:r>
        <w:t xml:space="preserve"> in presidential debate</w:t>
      </w:r>
      <w:r w:rsidR="004E55B0">
        <w:t>s</w:t>
      </w:r>
      <w:r w:rsidR="001B35E4">
        <w:t>.</w:t>
      </w:r>
      <w:r w:rsidR="00F4227B">
        <w:t xml:space="preserve"> </w:t>
      </w:r>
      <w:r>
        <w:t xml:space="preserve">Accordingly, we construct our hypotheses as </w:t>
      </w:r>
      <w:r w:rsidR="00AD10E6">
        <w:t xml:space="preserve">the </w:t>
      </w:r>
      <w:r>
        <w:t>following:</w:t>
      </w:r>
    </w:p>
    <w:p w14:paraId="5FA66BCF" w14:textId="7F46D0F9" w:rsidR="00935C36" w:rsidRDefault="00F73438" w:rsidP="00935C36">
      <w:pPr>
        <w:widowControl/>
      </w:pPr>
      <w:r>
        <w:t>H1: Democratic presidential candidates (</w:t>
      </w:r>
      <w:r w:rsidRPr="00F948C4">
        <w:rPr>
          <w:lang w:eastAsia="zh-CN"/>
        </w:rPr>
        <w:t xml:space="preserve">relatively </w:t>
      </w:r>
      <w:r>
        <w:rPr>
          <w:lang w:eastAsia="zh-CN"/>
        </w:rPr>
        <w:t>liberal)</w:t>
      </w:r>
      <w:r>
        <w:t xml:space="preserve"> focus more on care and fairness </w:t>
      </w:r>
      <w:r w:rsidR="003B688E">
        <w:t>moral concerns</w:t>
      </w:r>
      <w:r w:rsidR="006C083E">
        <w:t>,</w:t>
      </w:r>
      <w:r w:rsidR="006C083E" w:rsidRPr="006C083E">
        <w:t xml:space="preserve"> </w:t>
      </w:r>
      <w:r w:rsidR="006C083E">
        <w:t xml:space="preserve">therefore carrying more </w:t>
      </w:r>
      <w:r w:rsidR="00716C87">
        <w:t>moral loading</w:t>
      </w:r>
      <w:r w:rsidR="006C083E">
        <w:t xml:space="preserve"> </w:t>
      </w:r>
      <w:r w:rsidR="00F8480A">
        <w:t>of</w:t>
      </w:r>
      <w:r w:rsidR="006C083E">
        <w:t xml:space="preserve"> these foundations</w:t>
      </w:r>
      <w:r w:rsidR="00763F1E">
        <w:t xml:space="preserve"> in their arguments.</w:t>
      </w:r>
    </w:p>
    <w:p w14:paraId="0E82CC21" w14:textId="59571213" w:rsidR="00C84DC3" w:rsidRDefault="00F73438" w:rsidP="00935C36">
      <w:pPr>
        <w:widowControl/>
      </w:pPr>
      <w:r>
        <w:lastRenderedPageBreak/>
        <w:t>H2: Republican presidential candidates (</w:t>
      </w:r>
      <w:r w:rsidRPr="00F948C4">
        <w:rPr>
          <w:lang w:eastAsia="zh-CN"/>
        </w:rPr>
        <w:t>relatively conservative</w:t>
      </w:r>
      <w:r>
        <w:rPr>
          <w:lang w:eastAsia="zh-CN"/>
        </w:rPr>
        <w:t>)</w:t>
      </w:r>
      <w:r>
        <w:t xml:space="preserve"> focus more on loyalty, sanctity, and authority </w:t>
      </w:r>
      <w:r w:rsidR="003B688E">
        <w:t>moral concerns</w:t>
      </w:r>
      <w:r w:rsidR="006C083E">
        <w:t xml:space="preserve">, therefore carrying more </w:t>
      </w:r>
      <w:r w:rsidR="00716C87">
        <w:t>moral loading</w:t>
      </w:r>
      <w:r w:rsidR="006C083E">
        <w:t xml:space="preserve">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72144330" w:rsidR="001659FF" w:rsidRDefault="00AD10E6" w:rsidP="00D44B3B">
      <w:pPr>
        <w:rPr>
          <w:lang w:eastAsia="zh-CN"/>
        </w:rPr>
      </w:pPr>
      <w:r>
        <w:t>In</w:t>
      </w:r>
      <w:r w:rsidR="004D327E">
        <w:t xml:space="preserve"> presidential debate</w:t>
      </w:r>
      <w:r>
        <w:t>s</w:t>
      </w:r>
      <w:r w:rsidR="004D327E">
        <w:t>, t</w:t>
      </w:r>
      <w:r w:rsidR="00F73438">
        <w:t xml:space="preserve">he </w:t>
      </w:r>
      <w:r w:rsidR="00C50566">
        <w:t>reason</w:t>
      </w:r>
      <w:r>
        <w:t>s</w:t>
      </w:r>
      <w:r w:rsidR="00C50566">
        <w:t xml:space="preserve"> </w:t>
      </w:r>
      <w:r w:rsidR="004D327E">
        <w:t>to</w:t>
      </w:r>
      <w:r w:rsidR="00C50566">
        <w:t xml:space="preserve"> </w:t>
      </w:r>
      <w:r>
        <w:t xml:space="preserve">stress </w:t>
      </w:r>
      <w:r w:rsidR="00F73438">
        <w:rPr>
          <w:lang w:eastAsia="zh-CN"/>
        </w:rPr>
        <w:t xml:space="preserve">image </w:t>
      </w:r>
      <w:r>
        <w:rPr>
          <w:lang w:eastAsia="zh-CN"/>
        </w:rPr>
        <w:t>construction over a discussion of the issues and aggressive exchange are</w:t>
      </w:r>
      <w:r w:rsidR="00C50566">
        <w:rPr>
          <w:lang w:eastAsia="zh-CN"/>
        </w:rPr>
        <w:t xml:space="preserv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debate within the larger campaign, and feedback from past performances" </w:t>
      </w:r>
      <w:r w:rsidR="008B66D4">
        <w:t xml:space="preserve">can </w:t>
      </w:r>
      <w:r w:rsidR="004E55B0">
        <w:t xml:space="preserve">all </w:t>
      </w:r>
      <w:r w:rsidR="008B66D4">
        <w:t xml:space="preserve">exert an influence on the level of clash and the ratio of image arguments in the debate. </w:t>
      </w:r>
      <w:r w:rsidR="00600CC4">
        <w:t>A</w:t>
      </w:r>
      <w:r>
        <w:t xml:space="preserve">dditionally, </w:t>
      </w:r>
      <w:r w:rsidR="00600CC4">
        <w:t xml:space="preserve">a number of </w:t>
      </w:r>
      <w:r w:rsidR="00E12F2C">
        <w:t xml:space="preserve">studies </w:t>
      </w:r>
      <w:r w:rsidR="004E55B0">
        <w:t xml:space="preserve">cited </w:t>
      </w:r>
      <w:r w:rsidR="00C40F9E">
        <w:t xml:space="preserve">different debate strategies associated with different </w:t>
      </w:r>
      <w:r w:rsidR="00F73438">
        <w:t>debate format</w:t>
      </w:r>
      <w:r w:rsidR="00596CE2">
        <w:t>s</w:t>
      </w:r>
      <w:r w:rsidR="00F73438">
        <w:t xml:space="preserve"> </w:t>
      </w:r>
      <w:r w:rsidR="00C40F9E">
        <w:t>(</w:t>
      </w:r>
      <w:r w:rsidR="00F73438">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rsidR="00F73438">
        <w:t>.</w:t>
      </w:r>
      <w:r w:rsidR="00F7750A">
        <w:t xml:space="preserve"> </w:t>
      </w:r>
      <w:r w:rsidR="0043703A">
        <w:t xml:space="preserve">Some scholars mentioned the influence of being televised </w:t>
      </w:r>
      <w:r w:rsidR="005A5CB7">
        <w:t xml:space="preserve">but </w:t>
      </w:r>
      <w:r w:rsidR="0043703A">
        <w:t>without focusing</w:t>
      </w:r>
      <w:r>
        <w:t xml:space="preserve"> on</w:t>
      </w:r>
      <w:r w:rsidR="004E55B0">
        <w:t xml:space="preserve"> the underlying reasons</w:t>
      </w:r>
      <w:r w:rsidR="0043703A">
        <w:t xml:space="preserve">. For example, </w:t>
      </w:r>
      <w:r w:rsidR="00D44B3B" w:rsidRPr="00AC551C">
        <w:fldChar w:fldCharType="begin"/>
      </w:r>
      <w:r w:rsidR="00061F05">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061F05">
        <w:rPr>
          <w:noProof/>
        </w:rPr>
        <w:t>McKinney, Dudash, and Hodgkinson (2003)</w:t>
      </w:r>
      <w:r w:rsidR="00D44B3B" w:rsidRPr="00AC551C">
        <w:fldChar w:fldCharType="end"/>
      </w:r>
      <w:r w:rsidR="00D44B3B" w:rsidRPr="00AC551C">
        <w:t xml:space="preserve"> </w:t>
      </w:r>
      <w:r>
        <w:t xml:space="preserve">argued </w:t>
      </w:r>
      <w:r w:rsidR="00663580">
        <w:t>that being televised could affect debaters’ strategy</w:t>
      </w:r>
      <w:r w:rsidR="00AB66C5">
        <w:t xml:space="preserve"> choice</w:t>
      </w:r>
      <w:r>
        <w:t>s</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t>.</w:t>
      </w:r>
      <w:r w:rsidR="00061F05">
        <w:t xml:space="preserve"> </w:t>
      </w:r>
      <w:r>
        <w:t>H</w:t>
      </w:r>
      <w:r w:rsidR="00061F05">
        <w:t>owever the</w:t>
      </w:r>
      <w:r w:rsidR="004D327E">
        <w:t>ir</w:t>
      </w:r>
      <w:r w:rsidR="00061F05">
        <w:t xml:space="preserve"> focus is </w:t>
      </w:r>
      <w:r>
        <w:t xml:space="preserve">on </w:t>
      </w:r>
      <w:r w:rsidR="00061F05">
        <w:t>how debate formats could make a difference.</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t>approached the issue</w:t>
      </w:r>
      <w:r w:rsidR="000B56B2">
        <w:t xml:space="preserve"> from </w:t>
      </w:r>
      <w:r w:rsidR="00F7750A">
        <w:t>a pure</w:t>
      </w:r>
      <w:r w:rsidR="000B56B2">
        <w:t xml:space="preserve"> </w:t>
      </w:r>
      <w:r w:rsidR="00E539CD">
        <w:t xml:space="preserve">campaign </w:t>
      </w:r>
      <w:r w:rsidR="000B56B2">
        <w:t xml:space="preserve">strategy perspective, </w:t>
      </w:r>
      <w:r w:rsidR="005A2780">
        <w:t>argu</w:t>
      </w:r>
      <w:r w:rsidR="000B56B2">
        <w:t>ing</w:t>
      </w:r>
      <w:r w:rsidR="005A2780">
        <w:t xml:space="preserve"> that</w:t>
      </w:r>
      <w:r w:rsidR="00663580">
        <w:t xml:space="preserve"> </w:t>
      </w:r>
      <w:r w:rsidR="00F73438">
        <w:t>televised presidential debates are “rhetorical events occurring within the larger framework of a political campaign</w:t>
      </w:r>
      <w:r>
        <w:t>.</w:t>
      </w:r>
      <w:r w:rsidR="00F73438">
        <w:t>”</w:t>
      </w:r>
      <w:r>
        <w:t xml:space="preserve"> Consequently,</w:t>
      </w:r>
      <w:r w:rsidR="00F73438">
        <w:t xml:space="preserve"> image is destin</w:t>
      </w:r>
      <w:r>
        <w:t>ed</w:t>
      </w:r>
      <w:r w:rsidR="00F73438">
        <w:t xml:space="preserve"> to be </w:t>
      </w:r>
      <w:r>
        <w:t xml:space="preserve">the </w:t>
      </w:r>
      <w:r w:rsidR="00AB66C5">
        <w:t>debaters’</w:t>
      </w:r>
      <w:r w:rsidR="00F73438">
        <w:t xml:space="preserve"> ultimate goal because it is “the bottom line” in political campaigns </w:t>
      </w:r>
      <w:r w:rsidR="00F73438">
        <w:fldChar w:fldCharType="begin"/>
      </w:r>
      <w:r w:rsidR="00F73438">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fldChar w:fldCharType="separate"/>
      </w:r>
      <w:r w:rsidR="00F73438">
        <w:rPr>
          <w:noProof/>
        </w:rPr>
        <w:t>(p. 213)</w:t>
      </w:r>
      <w:r w:rsidR="00F73438">
        <w:fldChar w:fldCharType="end"/>
      </w:r>
      <w:r w:rsidR="00F73438">
        <w:t xml:space="preserve">. </w:t>
      </w:r>
      <w:r>
        <w:t xml:space="preserve">Few </w:t>
      </w:r>
      <w:r w:rsidR="0096185C">
        <w:t>stud</w:t>
      </w:r>
      <w:r>
        <w:t>ies have</w:t>
      </w:r>
      <w:r w:rsidR="0096185C">
        <w:t xml:space="preserve"> </w:t>
      </w:r>
      <w:r w:rsidR="00A8603C">
        <w:t>discussed</w:t>
      </w:r>
      <w:r w:rsidR="0096185C">
        <w:t xml:space="preserve"> </w:t>
      </w:r>
      <w:r w:rsidR="00C0078C">
        <w:t xml:space="preserve">how and why </w:t>
      </w:r>
      <w:r w:rsidR="00C0078C">
        <w:rPr>
          <w:rFonts w:hint="eastAsia"/>
          <w:lang w:eastAsia="zh-CN"/>
        </w:rPr>
        <w:t>be</w:t>
      </w:r>
      <w:r w:rsidR="00C0078C">
        <w:rPr>
          <w:lang w:eastAsia="zh-CN"/>
        </w:rPr>
        <w:t xml:space="preserve">ing televised could influence the </w:t>
      </w:r>
      <w:r w:rsidR="00C0078C">
        <w:rPr>
          <w:lang w:eastAsia="zh-CN"/>
        </w:rPr>
        <w:lastRenderedPageBreak/>
        <w:t xml:space="preserve">presidential debate. Drawing upon mediatization as the prism, </w:t>
      </w:r>
      <w:r w:rsidR="00C0078C">
        <w:t xml:space="preserve">we </w:t>
      </w:r>
      <w:r>
        <w:t xml:space="preserve">will </w:t>
      </w:r>
      <w:r w:rsidR="004E55B0">
        <w:t>e</w:t>
      </w:r>
      <w:r w:rsidR="00C0078C">
        <w:t xml:space="preserve">xplore the phenomena of </w:t>
      </w:r>
      <w:r>
        <w:t xml:space="preserve">how </w:t>
      </w:r>
      <w:r w:rsidR="00C0078C">
        <w:rPr>
          <w:lang w:eastAsia="zh-CN"/>
        </w:rPr>
        <w:t>image outweigh</w:t>
      </w:r>
      <w:r>
        <w:rPr>
          <w:lang w:eastAsia="zh-CN"/>
        </w:rPr>
        <w:t>s</w:t>
      </w:r>
      <w:r w:rsidR="00C0078C">
        <w:rPr>
          <w:lang w:eastAsia="zh-CN"/>
        </w:rPr>
        <w:t xml:space="preserve"> issue and </w:t>
      </w:r>
      <w:r>
        <w:rPr>
          <w:lang w:eastAsia="zh-CN"/>
        </w:rPr>
        <w:t xml:space="preserve">leads to a </w:t>
      </w:r>
      <w:r w:rsidR="00C0078C">
        <w:rPr>
          <w:lang w:eastAsia="zh-CN"/>
        </w:rPr>
        <w:t xml:space="preserve">lack of real clash </w:t>
      </w:r>
      <w:r w:rsidR="00C0078C">
        <w:t xml:space="preserve">as an inevitable </w:t>
      </w:r>
      <w:r>
        <w:t xml:space="preserve">consequence </w:t>
      </w:r>
      <w:r w:rsidR="00C0078C">
        <w:t xml:space="preserve">caused by the </w:t>
      </w:r>
      <w:r w:rsidR="00A45E8B">
        <w:t>internalization</w:t>
      </w:r>
      <w:r>
        <w:t xml:space="preserve"> </w:t>
      </w:r>
      <w:r w:rsidR="00C0078C">
        <w:t xml:space="preserve">of media </w:t>
      </w:r>
      <w:r w:rsidR="00A45E8B">
        <w:t>in</w:t>
      </w:r>
      <w:r w:rsidR="00C0078C">
        <w:t xml:space="preserve"> </w:t>
      </w:r>
      <w:r w:rsidR="004E55B0">
        <w:t>political</w:t>
      </w:r>
      <w:r w:rsidR="00C0078C">
        <w:t xml:space="preserve"> institution</w:t>
      </w:r>
      <w:r w:rsidR="004E55B0">
        <w:t>s.</w:t>
      </w:r>
      <w:r w:rsidR="00C0078C">
        <w:t xml:space="preserve"> </w:t>
      </w:r>
    </w:p>
    <w:p w14:paraId="497BA7EA" w14:textId="3A43D1CE"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elevised presidential debate</w:t>
      </w:r>
      <w:r w:rsidR="00AD10E6">
        <w:t>s</w:t>
      </w:r>
      <w:r w:rsidRPr="00C71097">
        <w:t xml:space="preserve"> </w:t>
      </w:r>
      <w:r w:rsidR="00C35EA1" w:rsidRPr="00C71097">
        <w:t>h</w:t>
      </w:r>
      <w:r w:rsidR="00AD10E6">
        <w:t>ave</w:t>
      </w:r>
      <w:r w:rsidR="00C35EA1" w:rsidRPr="00C71097">
        <w:t xml:space="preserve"> to be planned and </w:t>
      </w:r>
      <w:r w:rsidR="00AD10E6">
        <w:t xml:space="preserve">made </w:t>
      </w:r>
      <w:r w:rsidR="00C35EA1" w:rsidRPr="00C71097">
        <w:t xml:space="preserve">media-friendly because </w:t>
      </w:r>
      <w:r w:rsidR="00AD10E6">
        <w:t>they</w:t>
      </w:r>
      <w:r w:rsidR="00C35EA1" w:rsidRPr="00C71097">
        <w:t xml:space="preserve"> </w:t>
      </w:r>
      <w:r w:rsidR="00AD10E6">
        <w:t>are</w:t>
      </w:r>
      <w:r w:rsidR="00C35EA1" w:rsidRPr="00C71097">
        <w:t xml:space="preserve"> </w:t>
      </w:r>
      <w:r w:rsidR="003921DE">
        <w:rPr>
          <w:rFonts w:hint="eastAsia"/>
          <w:lang w:eastAsia="zh-CN"/>
        </w:rPr>
        <w:t>desi</w:t>
      </w:r>
      <w:r w:rsidR="003921DE">
        <w:rPr>
          <w:lang w:eastAsia="zh-CN"/>
        </w:rPr>
        <w:t xml:space="preserve">gned </w:t>
      </w:r>
      <w:r w:rsidR="00DC650E">
        <w:rPr>
          <w:lang w:eastAsia="zh-CN"/>
        </w:rPr>
        <w:t>for</w:t>
      </w:r>
      <w:r w:rsidR="00C35EA1" w:rsidRPr="00C71097">
        <w:t xml:space="preserve"> </w:t>
      </w:r>
      <w:r w:rsidR="003921DE">
        <w:t>broadcasting</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xml:space="preserve">. Accordingly, the protagonists of this program, </w:t>
      </w:r>
      <w:r w:rsidR="00C0078C">
        <w:t xml:space="preserve">the </w:t>
      </w:r>
      <w:r w:rsidR="00C35EA1" w:rsidRPr="00C71097">
        <w:t>debaters</w:t>
      </w:r>
      <w:r w:rsidR="00AD10E6">
        <w:t>,</w:t>
      </w:r>
      <w:r w:rsidR="00C35EA1" w:rsidRPr="00C71097">
        <w:t xml:space="preserve"> have to abide by media rules</w:t>
      </w:r>
      <w:r w:rsidR="00AD10E6">
        <w:t>,</w:t>
      </w:r>
      <w:r w:rsidR="00C35EA1" w:rsidRPr="00C71097">
        <w:t xml:space="preserve">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w:t>
      </w:r>
      <w:r w:rsidR="004E55B0">
        <w:t xml:space="preserve">cause of </w:t>
      </w:r>
      <w:r w:rsidR="006B7B33">
        <w:t xml:space="preserve">social change – </w:t>
      </w:r>
      <w:r w:rsidR="003921DE">
        <w:t>c</w:t>
      </w:r>
      <w:r w:rsidR="006B7B33">
        <w:t>ould</w:t>
      </w:r>
      <w:r w:rsidRPr="00C71097">
        <w:t xml:space="preserve"> </w:t>
      </w:r>
      <w:r w:rsidR="00B657D5" w:rsidRPr="00C71097">
        <w:t xml:space="preserve">affect social actors. </w:t>
      </w:r>
      <w:r w:rsidRPr="00C71097">
        <w:t xml:space="preserve"> </w:t>
      </w:r>
    </w:p>
    <w:p w14:paraId="27E5A43C" w14:textId="72A334FC" w:rsidR="000D2333" w:rsidRPr="00CD3813" w:rsidRDefault="00F73438" w:rsidP="009857CD">
      <w:pPr>
        <w:widowControl/>
        <w:rPr>
          <w:color w:val="FF0000"/>
          <w:lang w:eastAsia="zh-TW"/>
        </w:rPr>
      </w:pPr>
      <w:r w:rsidRPr="00C71097">
        <w:t xml:space="preserve">Mediatization, </w:t>
      </w:r>
      <w:r w:rsidR="00395510" w:rsidRPr="00C71097">
        <w:t>as “</w:t>
      </w:r>
      <w:r w:rsidRPr="00C71097">
        <w:t>an inherently process-oriented” concept (</w:t>
      </w:r>
      <w:proofErr w:type="spellStart"/>
      <w:r w:rsidRPr="00C71097">
        <w:t>Strömbäck</w:t>
      </w:r>
      <w:proofErr w:type="spellEnd"/>
      <w:r w:rsidRPr="00C71097">
        <w:t>, 2008, p. 231</w:t>
      </w:r>
      <w:r w:rsidRPr="00425F74">
        <w:t xml:space="preserve">), </w:t>
      </w:r>
      <w:r w:rsidR="00425F74">
        <w:rPr>
          <w:rFonts w:eastAsia="SimSun"/>
        </w:rPr>
        <w:t xml:space="preserve">has been </w:t>
      </w:r>
      <w:r w:rsidR="00AD10E6">
        <w:rPr>
          <w:rFonts w:eastAsia="SimSun"/>
        </w:rPr>
        <w:t xml:space="preserve">viewed </w:t>
      </w:r>
      <w:r w:rsidR="00425F74" w:rsidRPr="009857CD">
        <w:rPr>
          <w:rFonts w:eastAsia="SimSun"/>
        </w:rPr>
        <w:t xml:space="preserve">as </w:t>
      </w:r>
      <w:r w:rsidR="00AD10E6">
        <w:rPr>
          <w:rFonts w:eastAsia="SimSun"/>
        </w:rPr>
        <w:t xml:space="preserve">key to understanding </w:t>
      </w:r>
      <w:r w:rsidR="0096185C">
        <w:rPr>
          <w:rFonts w:eastAsia="SimSun"/>
        </w:rPr>
        <w:t>the transformation of</w:t>
      </w:r>
      <w:r w:rsidR="00425F74" w:rsidRPr="009857CD">
        <w:rPr>
          <w:rFonts w:eastAsia="SimSun"/>
        </w:rPr>
        <w:t xml:space="preserve"> modern</w:t>
      </w:r>
      <w:r w:rsidR="00425F74">
        <w:rPr>
          <w:rFonts w:eastAsia="SimSun"/>
        </w:rPr>
        <w:t xml:space="preserve"> </w:t>
      </w:r>
      <w:r w:rsidR="00425F74" w:rsidRPr="009857CD">
        <w:rPr>
          <w:rFonts w:eastAsia="SimSun"/>
        </w:rPr>
        <w:t xml:space="preserve">political communication </w:t>
      </w:r>
      <w:r w:rsidR="0096185C">
        <w:rPr>
          <w:rFonts w:eastAsia="SimSun"/>
        </w:rPr>
        <w:fldChar w:fldCharType="begin"/>
      </w:r>
      <w:r w:rsidR="0096185C">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Pr>
          <w:rFonts w:eastAsia="SimSun"/>
        </w:rPr>
        <w:fldChar w:fldCharType="separate"/>
      </w:r>
      <w:r w:rsidR="0096185C">
        <w:rPr>
          <w:rFonts w:eastAsia="SimSun"/>
          <w:noProof/>
        </w:rPr>
        <w:t>(Blumler, 2014; Brants &amp; Voltmer, 2011; Kriesi, 2013)</w:t>
      </w:r>
      <w:r w:rsidR="0096185C">
        <w:rPr>
          <w:rFonts w:eastAsia="SimSun"/>
        </w:rPr>
        <w:fldChar w:fldCharType="end"/>
      </w:r>
      <w:r w:rsidR="0096185C">
        <w:rPr>
          <w:rFonts w:eastAsia="SimSun"/>
        </w:rPr>
        <w:t>. It</w:t>
      </w:r>
      <w:r w:rsidR="00425F74" w:rsidRPr="00425F74" w:rsidDel="003921DE">
        <w:t xml:space="preserve"> </w:t>
      </w:r>
      <w:r w:rsidR="00167231" w:rsidRPr="00425F74">
        <w:t>argues that</w:t>
      </w:r>
      <w:r w:rsidRPr="00425F74">
        <w:t xml:space="preserve"> as media gradually developed into a</w:t>
      </w:r>
      <w:r w:rsidR="00167231" w:rsidRPr="00425F74">
        <w:t>n</w:t>
      </w:r>
      <w:r w:rsidRPr="00425F74">
        <w:t xml:space="preserve"> independent social institution</w:t>
      </w:r>
      <w:r w:rsidRPr="003F49F4">
        <w:t>, media logic was integrated into other</w:t>
      </w:r>
      <w:r>
        <w:t xml:space="preserve"> social institutions</w:t>
      </w:r>
      <w:r w:rsidRPr="003F49F4">
        <w:t xml:space="preserve"> </w:t>
      </w:r>
      <w:r w:rsidRPr="00373932">
        <w:t xml:space="preserve">such as politics, </w:t>
      </w:r>
      <w:r w:rsidR="004E55B0" w:rsidRPr="00373932">
        <w:t xml:space="preserve">the </w:t>
      </w:r>
      <w:r w:rsidRPr="00373932">
        <w:t>economy, culture</w:t>
      </w:r>
      <w:r w:rsidRPr="003F49F4">
        <w:t xml:space="preserv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xml:space="preserve">. Those valuations, formats, and routines are captured by the concept of media logic. </w:t>
      </w:r>
      <w:r w:rsidRPr="003F49F4">
        <w:rPr>
          <w:lang w:eastAsia="zh-TW"/>
        </w:rPr>
        <w:t>Building on Altheide and</w:t>
      </w:r>
      <w:r>
        <w:rPr>
          <w:lang w:eastAsia="zh-TW"/>
        </w:rPr>
        <w:t xml:space="preserve"> Snow</w:t>
      </w:r>
      <w:r w:rsidRPr="003F49F4">
        <w:rPr>
          <w:lang w:eastAsia="zh-TW"/>
        </w:rPr>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rPr>
          <w:lang w:eastAsia="zh-TW"/>
        </w:rPr>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rPr>
          <w:lang w:eastAsia="zh-TW"/>
        </w:rPr>
        <w:instrText xml:space="preserve"> ADDIN EN.CITE.DATA </w:instrText>
      </w:r>
      <w:r w:rsidR="00614336">
        <w:fldChar w:fldCharType="end"/>
      </w:r>
      <w:r w:rsidRPr="003F49F4">
        <w:fldChar w:fldCharType="separate"/>
      </w:r>
      <w:r w:rsidR="00614336">
        <w:rPr>
          <w:noProof/>
          <w:lang w:eastAsia="zh-TW"/>
        </w:rPr>
        <w:t>(1979, 1988, 1991)</w:t>
      </w:r>
      <w:r w:rsidRPr="003F49F4">
        <w:fldChar w:fldCharType="end"/>
      </w:r>
      <w:r w:rsidRPr="003F49F4">
        <w:rPr>
          <w:lang w:eastAsia="zh-TW"/>
        </w:rPr>
        <w:t xml:space="preserve"> study of media logic, </w:t>
      </w:r>
      <w:proofErr w:type="spellStart"/>
      <w:r w:rsidRPr="003F49F4">
        <w:rPr>
          <w:lang w:eastAsia="zh-TW"/>
        </w:rPr>
        <w:t>Strömbäck</w:t>
      </w:r>
      <w:proofErr w:type="spellEnd"/>
      <w:r w:rsidRPr="003F49F4">
        <w:rPr>
          <w:lang w:eastAsia="zh-TW"/>
        </w:rPr>
        <w:t xml:space="preserve"> </w:t>
      </w:r>
      <w:r w:rsidRPr="003F49F4">
        <w:fldChar w:fldCharType="begin"/>
      </w:r>
      <w:r w:rsidR="00CA01C0">
        <w:rPr>
          <w:lang w:eastAsia="zh-TW"/>
        </w:rPr>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CA01C0">
        <w:rPr>
          <w:noProof/>
          <w:lang w:eastAsia="zh-TW"/>
        </w:rPr>
        <w:t>(2008)</w:t>
      </w:r>
      <w:r w:rsidRPr="003F49F4">
        <w:fldChar w:fldCharType="end"/>
      </w:r>
      <w:r w:rsidRPr="003F49F4">
        <w:rPr>
          <w:lang w:eastAsia="zh-TW"/>
        </w:rPr>
        <w:t xml:space="preserve"> defined media logic as:</w:t>
      </w:r>
    </w:p>
    <w:p w14:paraId="2FDA5EAD" w14:textId="77777777" w:rsidR="000D2333" w:rsidRPr="003F49F4" w:rsidRDefault="00F73438" w:rsidP="000D2333">
      <w:pPr>
        <w:widowControl/>
        <w:ind w:left="720" w:firstLine="0"/>
      </w:pPr>
      <w:r w:rsidRPr="003F49F4">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rPr>
          <w:lang w:eastAsia="zh-TW"/>
        </w:rPr>
        <w:instrText xml:space="preserve"> ADDIN EN.CITE &lt;EndNote&gt;&lt;Cite ExcludeAuth="1" ExcludeYear="1"&gt;&lt;Author&gt;Strömbäck&lt;/Author&gt;&lt;Year&gt;2008&lt;/Year&gt;&lt;RecNum&gt;86&lt;/RecNum&gt;&lt;Pages&gt;233&lt;/Pages&gt;&lt;DisplayText&gt;(p. 233)&lt;/DisplayText&gt;&lt;record&gt;&lt;rec-number&gt;86&lt;/rec</w:instrText>
      </w:r>
      <w:r w:rsidR="00614336">
        <w:instrText>-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CB1B096" w:rsidR="00CD69E0" w:rsidRDefault="00F73438" w:rsidP="00062F9C">
      <w:pPr>
        <w:widowControl/>
        <w:ind w:firstLine="0"/>
      </w:pPr>
      <w:r w:rsidRPr="003F49F4">
        <w:t xml:space="preserve">In other words, media logic not only </w:t>
      </w:r>
      <w:r w:rsidR="00AD10E6">
        <w:t>establishes</w:t>
      </w:r>
      <w:r w:rsidRPr="003F49F4">
        <w:t xml:space="preserve"> the path</w:t>
      </w:r>
      <w:r w:rsidR="004E55B0">
        <w:t>way</w:t>
      </w:r>
      <w:r w:rsidRPr="003F49F4">
        <w:t xml:space="preserve">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28BC7C28" w:rsidR="0055779A" w:rsidRDefault="00AD10E6" w:rsidP="0055779A">
      <w:pPr>
        <w:widowControl/>
        <w:spacing w:line="523" w:lineRule="auto"/>
        <w:rPr>
          <w:lang w:eastAsia="zh-CN"/>
        </w:rPr>
      </w:pPr>
      <w:r>
        <w:lastRenderedPageBreak/>
        <w:t xml:space="preserve">Evidence </w:t>
      </w:r>
      <w:r w:rsidR="00F73438" w:rsidRPr="0055779A">
        <w:t xml:space="preserve">of mediatization has been found </w:t>
      </w:r>
      <w:r w:rsidR="00F1733D" w:rsidRPr="0055779A">
        <w:t xml:space="preserve">in </w:t>
      </w:r>
      <w:r>
        <w:t xml:space="preserve">a number of </w:t>
      </w:r>
      <w:r w:rsidR="00F1733D" w:rsidRPr="0055779A">
        <w:t>different institutions</w:t>
      </w:r>
      <w:r>
        <w:t>,</w:t>
      </w:r>
      <w:r w:rsidR="00F1733D" w:rsidRPr="0055779A">
        <w:t xml:space="preserve"> including politics</w:t>
      </w:r>
      <w:r w:rsidR="00EC110C" w:rsidRPr="0055779A">
        <w:t xml:space="preserve">. </w:t>
      </w:r>
      <w:r w:rsidR="005F3F15">
        <w:t>M</w:t>
      </w:r>
      <w:r w:rsidR="005F3F15" w:rsidRPr="0055779A">
        <w:t xml:space="preserve">edia has been put into the “central position in most political 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w:t>
      </w:r>
      <w:proofErr w:type="spellStart"/>
      <w:r w:rsidR="005F3F15" w:rsidRPr="0055779A">
        <w:t>Esser</w:t>
      </w:r>
      <w:proofErr w:type="spellEnd"/>
      <w:r w:rsidR="005F3F15" w:rsidRPr="0055779A">
        <w:t xml:space="preserve">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00F73438" w:rsidRPr="0055779A">
        <w:t xml:space="preserve">the </w:t>
      </w:r>
      <w:r>
        <w:t>manner by which</w:t>
      </w:r>
      <w:r w:rsidR="00F73438" w:rsidRPr="0055779A">
        <w:t xml:space="preserve"> media cover topics has not only been incorporated</w:t>
      </w:r>
      <w:r>
        <w:t xml:space="preserve"> into</w:t>
      </w:r>
      <w:r w:rsidR="00F73438" w:rsidRPr="0055779A">
        <w:t xml:space="preserve"> but </w:t>
      </w:r>
      <w:r>
        <w:t xml:space="preserve">has </w:t>
      </w:r>
      <w:r w:rsidR="00F73438" w:rsidRPr="0055779A">
        <w:t xml:space="preserve">also subsequently </w:t>
      </w:r>
      <w:r>
        <w:t xml:space="preserve">increased </w:t>
      </w:r>
      <w:r w:rsidR="00F73438" w:rsidRPr="0055779A">
        <w:t xml:space="preserve">in Canadian presidential debaters’ own discourses </w:t>
      </w:r>
      <w:r>
        <w:t xml:space="preserve">over the </w:t>
      </w:r>
      <w:r w:rsidR="006A4273">
        <w:t>decades since 1968</w:t>
      </w:r>
      <w:r w:rsidR="005F3F15">
        <w:t>.</w:t>
      </w:r>
      <w:r w:rsidR="00F73438"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sidR="00F73438">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rsidR="00F73438">
        <w:t>n political debate</w:t>
      </w:r>
      <w:r w:rsidR="006A4273">
        <w:t>s in general</w:t>
      </w:r>
      <w:r w:rsidR="00F73438">
        <w:t>, including presidential debate</w:t>
      </w:r>
      <w:r w:rsidR="006A4273">
        <w:t>s</w:t>
      </w:r>
      <w:r w:rsidR="00D71F6F">
        <w:t>.</w:t>
      </w:r>
    </w:p>
    <w:p w14:paraId="0A4F7AB5" w14:textId="7B448713" w:rsidR="00822C4F" w:rsidRDefault="00F73438" w:rsidP="00A91F73">
      <w:r>
        <w:t xml:space="preserve"> </w:t>
      </w:r>
      <w:r w:rsidR="0055779A">
        <w:t xml:space="preserve">Personalization in politics </w:t>
      </w:r>
      <w:r>
        <w:t>means</w:t>
      </w:r>
      <w:r w:rsidRPr="00F835AD">
        <w:t xml:space="preserve"> that </w:t>
      </w:r>
      <w:r>
        <w:t>building</w:t>
      </w:r>
      <w:r w:rsidR="006A4273">
        <w:t xml:space="preserve"> a</w:t>
      </w:r>
      <w:r>
        <w:t xml:space="preserve"> personal image</w:t>
      </w:r>
      <w:r w:rsidRPr="00F835AD">
        <w:t xml:space="preserve"> </w:t>
      </w:r>
      <w:r w:rsidR="00DC650E">
        <w:t>has be</w:t>
      </w:r>
      <w:r w:rsidR="0031547E">
        <w:t>come</w:t>
      </w:r>
      <w:r w:rsidR="00DC650E"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protagonists of a media event, </w:t>
      </w:r>
      <w:r w:rsidR="000C02B6">
        <w:t xml:space="preserve">could </w:t>
      </w:r>
      <w:r w:rsidR="006A4273">
        <w:t xml:space="preserve">be </w:t>
      </w:r>
      <w:r w:rsidR="00675C88">
        <w:t>focusing on rhetorical pathos rather than</w:t>
      </w:r>
      <w:r w:rsidR="0031547E">
        <w:t xml:space="preserve"> a</w:t>
      </w:r>
      <w:r w:rsidR="00675C88">
        <w:t xml:space="preserve"> logos-driven issue discussion</w:t>
      </w:r>
      <w:r w:rsidR="00D1123E">
        <w:t xml:space="preserve">. Therefore, </w:t>
      </w:r>
      <w:r w:rsidR="00F34402">
        <w:t>issue</w:t>
      </w:r>
      <w:r w:rsidR="006A4273">
        <w:t>s</w:t>
      </w:r>
      <w:r w:rsidR="00F34402">
        <w:t xml:space="preserve"> could be mainly used to shape </w:t>
      </w:r>
      <w:r w:rsidR="006A4273">
        <w:t xml:space="preserve">a </w:t>
      </w:r>
      <w:r w:rsidR="00F34402">
        <w:t xml:space="preserve">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w:t>
      </w:r>
      <w:r w:rsidR="004E55B0">
        <w:t xml:space="preserve">than </w:t>
      </w:r>
      <w:r w:rsidR="006A4273">
        <w:t xml:space="preserve">an opportunity </w:t>
      </w:r>
      <w:r w:rsidR="00F34402">
        <w:t xml:space="preserve">to explore solutions. </w:t>
      </w:r>
      <w:r w:rsidR="00D1123E">
        <w:t>In other words, presidential debaters</w:t>
      </w:r>
      <w:r w:rsidR="00F34402">
        <w:t xml:space="preserve"> m</w:t>
      </w:r>
      <w:r w:rsidR="003921DE">
        <w:t>a</w:t>
      </w:r>
      <w:r w:rsidR="00F34402">
        <w:t xml:space="preserve">y focus on </w:t>
      </w:r>
      <w:r w:rsidR="006A4273">
        <w:t xml:space="preserve">self-image and </w:t>
      </w:r>
      <w:r w:rsidR="00D1123E">
        <w:rPr>
          <w:lang w:eastAsia="zh-CN"/>
        </w:rPr>
        <w:t>self-expression</w:t>
      </w:r>
      <w:r w:rsidR="00F34402">
        <w:rPr>
          <w:lang w:eastAsia="zh-CN"/>
        </w:rPr>
        <w:t xml:space="preserve"> – talking about their own </w:t>
      </w:r>
      <w:r w:rsidR="006A4273">
        <w:rPr>
          <w:lang w:eastAsia="zh-CN"/>
        </w:rPr>
        <w:t xml:space="preserve">stance on the </w:t>
      </w:r>
      <w:r w:rsidR="00F34402">
        <w:rPr>
          <w:lang w:eastAsia="zh-CN"/>
        </w:rPr>
        <w:t>issue</w:t>
      </w:r>
      <w:r w:rsidR="006A4273">
        <w:rPr>
          <w:lang w:eastAsia="zh-CN"/>
        </w:rPr>
        <w:t>s</w:t>
      </w:r>
      <w:r w:rsidR="00F34402">
        <w:rPr>
          <w:lang w:eastAsia="zh-CN"/>
        </w:rPr>
        <w:t xml:space="preserve"> –</w:t>
      </w:r>
      <w:r w:rsidR="00D1123E">
        <w:rPr>
          <w:lang w:eastAsia="zh-CN"/>
        </w:rPr>
        <w:t xml:space="preserve"> rather than </w:t>
      </w:r>
      <w:r w:rsidR="00F34402">
        <w:rPr>
          <w:lang w:eastAsia="zh-CN"/>
        </w:rPr>
        <w:t xml:space="preserve">responding </w:t>
      </w:r>
      <w:r w:rsidR="006A4273">
        <w:rPr>
          <w:lang w:eastAsia="zh-CN"/>
        </w:rPr>
        <w:t xml:space="preserve">to </w:t>
      </w:r>
      <w:r w:rsidR="00F34402">
        <w:rPr>
          <w:lang w:eastAsia="zh-CN"/>
        </w:rPr>
        <w:t xml:space="preserve">and </w:t>
      </w:r>
      <w:r w:rsidR="00D1123E">
        <w:rPr>
          <w:lang w:eastAsia="zh-CN"/>
        </w:rPr>
        <w:t>discuss</w:t>
      </w:r>
      <w:r w:rsidR="00F34402">
        <w:rPr>
          <w:lang w:eastAsia="zh-CN"/>
        </w:rPr>
        <w:t xml:space="preserve">ing </w:t>
      </w:r>
      <w:r w:rsidR="006A4273">
        <w:rPr>
          <w:lang w:eastAsia="zh-CN"/>
        </w:rPr>
        <w:t xml:space="preserve"> his or her opponent</w:t>
      </w:r>
      <w:r w:rsidR="00F34402">
        <w:rPr>
          <w:lang w:eastAsia="zh-CN"/>
        </w:rPr>
        <w:t>. Th</w:t>
      </w:r>
      <w:r w:rsidR="006A4273">
        <w:rPr>
          <w:lang w:eastAsia="zh-CN"/>
        </w:rPr>
        <w:t>e resu</w:t>
      </w:r>
      <w:r w:rsidR="0031547E">
        <w:rPr>
          <w:lang w:eastAsia="zh-CN"/>
        </w:rPr>
        <w:t>l</w:t>
      </w:r>
      <w:r w:rsidR="006A4273">
        <w:rPr>
          <w:lang w:eastAsia="zh-CN"/>
        </w:rPr>
        <w:t>t is that</w:t>
      </w:r>
      <w:r w:rsidR="00F34402">
        <w:rPr>
          <w:lang w:eastAsia="zh-CN"/>
        </w:rPr>
        <w:t xml:space="preserve">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6A4273">
        <w:rPr>
          <w:lang w:eastAsia="zh-CN"/>
        </w:rPr>
        <w:t>ed</w:t>
      </w:r>
      <w:r w:rsidR="00D1123E">
        <w:rPr>
          <w:lang w:eastAsia="zh-CN"/>
        </w:rPr>
        <w:t xml:space="preserve"> on their own </w:t>
      </w:r>
      <w:r w:rsidR="003B688E">
        <w:rPr>
          <w:lang w:eastAsia="zh-CN"/>
        </w:rPr>
        <w:t>moral concerns</w:t>
      </w:r>
      <w:r w:rsidR="00A45E8B">
        <w:rPr>
          <w:lang w:eastAsia="zh-CN"/>
        </w:rPr>
        <w:t xml:space="preserve"> that</w:t>
      </w:r>
      <w:r w:rsidR="006A4273">
        <w:rPr>
          <w:lang w:eastAsia="zh-CN"/>
        </w:rPr>
        <w:t xml:space="preserve"> </w:t>
      </w:r>
      <w:r w:rsidR="00837933">
        <w:rPr>
          <w:lang w:eastAsia="zh-CN"/>
        </w:rPr>
        <w:t>derived from</w:t>
      </w:r>
      <w:r w:rsidR="00D1123E">
        <w:rPr>
          <w:lang w:eastAsia="zh-CN"/>
        </w:rPr>
        <w:t xml:space="preserve"> their own sensitive moral foundations</w:t>
      </w:r>
      <w:r w:rsidR="00F34402">
        <w:rPr>
          <w:lang w:eastAsia="zh-CN"/>
        </w:rPr>
        <w:t>,</w:t>
      </w:r>
      <w:r w:rsidR="001917AD">
        <w:rPr>
          <w:lang w:eastAsia="zh-CN"/>
        </w:rPr>
        <w:t xml:space="preserve"> and</w:t>
      </w:r>
      <w:r w:rsidR="00A91F73">
        <w:rPr>
          <w:lang w:eastAsia="zh-CN"/>
        </w:rPr>
        <w:t xml:space="preserve"> </w:t>
      </w:r>
      <w:r w:rsidR="006A4273">
        <w:rPr>
          <w:lang w:eastAsia="zh-CN"/>
        </w:rPr>
        <w:t xml:space="preserve">this could have increased </w:t>
      </w:r>
      <w:r w:rsidR="006A4273">
        <w:rPr>
          <w:lang w:eastAsia="zh-CN"/>
        </w:rPr>
        <w:lastRenderedPageBreak/>
        <w:t xml:space="preserve">the </w:t>
      </w:r>
      <w:r w:rsidR="001917AD">
        <w:rPr>
          <w:lang w:eastAsia="zh-CN"/>
        </w:rPr>
        <w:t xml:space="preserve">moral divergence between debaters.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w:t>
      </w:r>
      <w:r w:rsidR="006A4273">
        <w:rPr>
          <w:lang w:eastAsia="zh-CN"/>
        </w:rPr>
        <w:t xml:space="preserve"> the</w:t>
      </w:r>
      <w:r w:rsidR="00A00178">
        <w:rPr>
          <w:lang w:eastAsia="zh-CN"/>
        </w:rPr>
        <w:t xml:space="preserve"> following</w:t>
      </w:r>
      <w:r w:rsidR="006D63BA">
        <w:rPr>
          <w:lang w:eastAsia="zh-CN"/>
        </w:rPr>
        <w:t>:</w:t>
      </w:r>
    </w:p>
    <w:p w14:paraId="304C1818" w14:textId="5EDEB13D" w:rsidR="00395510" w:rsidRDefault="00F73438" w:rsidP="00B11D24">
      <w:pPr>
        <w:widowControl/>
      </w:pPr>
      <w:r>
        <w:t xml:space="preserve">H3: </w:t>
      </w:r>
      <w:r w:rsidR="00B11D24">
        <w:t xml:space="preserve">The moral divergence between </w:t>
      </w:r>
      <w:r>
        <w:t>Democratic</w:t>
      </w:r>
      <w:r w:rsidR="00B11D24">
        <w:t xml:space="preserve"> (</w:t>
      </w:r>
      <w:r w:rsidR="00B11D24" w:rsidRPr="00F948C4">
        <w:rPr>
          <w:lang w:eastAsia="zh-CN"/>
        </w:rPr>
        <w:t xml:space="preserve">relatively </w:t>
      </w:r>
      <w:r w:rsidR="00B11D24">
        <w:rPr>
          <w:lang w:eastAsia="zh-CN"/>
        </w:rPr>
        <w:t>liberal)</w:t>
      </w:r>
      <w:r w:rsidR="00B11D24">
        <w:t xml:space="preserve"> and</w:t>
      </w:r>
      <w:r>
        <w:t xml:space="preserve"> </w:t>
      </w:r>
      <w:r w:rsidR="00B11D24">
        <w:t>Republican (</w:t>
      </w:r>
      <w:r w:rsidR="00B11D24" w:rsidRPr="00F948C4">
        <w:rPr>
          <w:lang w:eastAsia="zh-CN"/>
        </w:rPr>
        <w:t xml:space="preserve">relatively </w:t>
      </w:r>
      <w:r w:rsidR="00B11D24">
        <w:rPr>
          <w:lang w:eastAsia="zh-CN"/>
        </w:rPr>
        <w:t>conservative)</w:t>
      </w:r>
      <w:r w:rsidR="00B11D24">
        <w:t xml:space="preserve"> </w:t>
      </w:r>
      <w:r>
        <w:t>presidential candidates</w:t>
      </w:r>
      <w:r w:rsidR="00FF308E">
        <w:t xml:space="preserve"> </w:t>
      </w:r>
      <w:r>
        <w:t>ha</w:t>
      </w:r>
      <w:r w:rsidR="006A4273">
        <w:t>s</w:t>
      </w:r>
      <w:r>
        <w:t xml:space="preserve"> been increasingly </w:t>
      </w:r>
      <w:r w:rsidR="00B11D24">
        <w:t>widen</w:t>
      </w:r>
      <w:r w:rsidR="006A4273">
        <w:t>ing</w:t>
      </w:r>
      <w:r w:rsidR="00B11D24">
        <w:t xml:space="preserve">. </w:t>
      </w:r>
    </w:p>
    <w:p w14:paraId="72452071" w14:textId="77777777" w:rsidR="00BF187C" w:rsidRPr="00BF187C" w:rsidRDefault="00F73438" w:rsidP="00BF187C">
      <w:pPr>
        <w:ind w:firstLine="0"/>
        <w:jc w:val="center"/>
        <w:rPr>
          <w:b/>
          <w:bCs/>
          <w:lang w:eastAsia="zh-CN"/>
        </w:rPr>
      </w:pPr>
      <w:r w:rsidRPr="00BF187C">
        <w:rPr>
          <w:b/>
          <w:bCs/>
        </w:rPr>
        <w:t>Method</w:t>
      </w:r>
    </w:p>
    <w:p w14:paraId="60FA7314" w14:textId="6F1CEF6F"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6A4273">
        <w:t>a person’s</w:t>
      </w:r>
      <w:r w:rsidR="007762C0">
        <w:t xml:space="preserve">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 </w:instrText>
      </w:r>
      <w:r w:rsidR="00FF5DF1">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DATA </w:instrText>
      </w:r>
      <w:r w:rsidR="00FF5DF1">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Distributed Dictionary Representations (DDR)</w:t>
      </w:r>
      <w:r w:rsidR="006A4273">
        <w:t>,</w:t>
      </w:r>
      <w:r w:rsidR="007D421B">
        <w:t xml:space="preserve">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23F12D60"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w:t>
      </w:r>
      <w:r w:rsidR="00C536A5">
        <w:rPr>
          <w:lang w:eastAsia="zh-CN"/>
        </w:rPr>
        <w:t xml:space="preserve">debates </w:t>
      </w:r>
      <w:r w:rsidR="00904F1E">
        <w:rPr>
          <w:lang w:eastAsia="zh-CN"/>
        </w:rPr>
        <w:t xml:space="preserve">resumed in 1976, </w:t>
      </w:r>
      <w:r w:rsidR="006A4273">
        <w:rPr>
          <w:lang w:eastAsia="zh-CN"/>
        </w:rPr>
        <w:t xml:space="preserve">after which </w:t>
      </w:r>
      <w:r w:rsidR="00904F1E">
        <w:rPr>
          <w:lang w:eastAsia="zh-CN"/>
        </w:rPr>
        <w:t xml:space="preserve">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10022825" w:rsidR="00363BD3" w:rsidRDefault="00F73438" w:rsidP="007A7B5D">
      <w:pPr>
        <w:spacing w:after="120"/>
        <w:ind w:firstLine="0"/>
        <w:rPr>
          <w:lang w:eastAsia="zh-CN"/>
        </w:rPr>
      </w:pPr>
      <w:r>
        <w:rPr>
          <w:b/>
          <w:bCs/>
          <w:lang w:eastAsia="zh-CN"/>
        </w:rPr>
        <w:lastRenderedPageBreak/>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w:t>
      </w:r>
      <w:r w:rsidR="00C536A5">
        <w:rPr>
          <w:lang w:eastAsia="zh-CN"/>
        </w:rPr>
        <w:t xml:space="preserve"> </w:t>
      </w:r>
      <w:r w:rsidR="007141F0">
        <w:rPr>
          <w:lang w:eastAsia="zh-CN"/>
        </w:rPr>
        <w:t xml:space="preserve">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w:t>
      </w:r>
      <w:r w:rsidR="006A4273">
        <w:rPr>
          <w:lang w:eastAsia="zh-CN"/>
        </w:rPr>
        <w:t>ing</w:t>
      </w:r>
      <w:r w:rsidR="00E75792">
        <w:rPr>
          <w:lang w:eastAsia="zh-CN"/>
        </w:rPr>
        <w:t xml:space="preserve">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 xml:space="preserve">bridged psychological dictionaries to </w:t>
      </w:r>
      <w:r w:rsidR="00A45E8B">
        <w:rPr>
          <w:lang w:eastAsia="zh-CN"/>
        </w:rPr>
        <w:t>D</w:t>
      </w:r>
      <w:r w:rsidR="00D54F67">
        <w:rPr>
          <w:lang w:eastAsia="zh-CN"/>
        </w:rPr>
        <w:t>istribut</w:t>
      </w:r>
      <w:r w:rsidR="006A4273">
        <w:rPr>
          <w:lang w:eastAsia="zh-CN"/>
        </w:rPr>
        <w:t>e</w:t>
      </w:r>
      <w:r w:rsidR="00A45E8B">
        <w:rPr>
          <w:lang w:eastAsia="zh-CN"/>
        </w:rPr>
        <w:t>d</w:t>
      </w:r>
      <w:r w:rsidR="00D54F67">
        <w:rPr>
          <w:lang w:eastAsia="zh-CN"/>
        </w:rPr>
        <w:t xml:space="preserve"> </w:t>
      </w:r>
      <w:r w:rsidR="00A45E8B">
        <w:rPr>
          <w:lang w:eastAsia="zh-CN"/>
        </w:rPr>
        <w:t>R</w:t>
      </w:r>
      <w:r w:rsidR="00D54F67">
        <w:rPr>
          <w:lang w:eastAsia="zh-CN"/>
        </w:rPr>
        <w:t>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w:t>
      </w:r>
      <w:r w:rsidR="006A4273">
        <w:rPr>
          <w:lang w:eastAsia="zh-CN"/>
        </w:rPr>
        <w:t xml:space="preserve">could </w:t>
      </w:r>
      <w:r w:rsidR="005118D6">
        <w:rPr>
          <w:lang w:eastAsia="zh-CN"/>
        </w:rPr>
        <w:t>index the text in dimensions of a psychological dictionary, such as</w:t>
      </w:r>
      <w:r w:rsidR="006A4273">
        <w:rPr>
          <w:lang w:eastAsia="zh-CN"/>
        </w:rPr>
        <w:t xml:space="preserve"> the</w:t>
      </w:r>
      <w:r w:rsidR="005118D6">
        <w:rPr>
          <w:lang w:eastAsia="zh-CN"/>
        </w:rPr>
        <w:t xml:space="preserve"> moral dimension of Moral 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425A0">
        <w:rPr>
          <w:lang w:eastAsia="zh-CN"/>
        </w:rPr>
        <w:t>,</w:t>
      </w:r>
      <w:r w:rsidR="005118D6">
        <w:rPr>
          <w:lang w:eastAsia="zh-CN"/>
        </w:rPr>
        <w:t xml:space="preserve"> emotion</w:t>
      </w:r>
      <w:r w:rsidR="00C536A5">
        <w:rPr>
          <w:lang w:eastAsia="zh-CN"/>
        </w:rPr>
        <w:t>al</w:t>
      </w:r>
      <w:r w:rsidR="005118D6">
        <w:rPr>
          <w:lang w:eastAsia="zh-CN"/>
        </w:rPr>
        <w:t xml:space="preserve"> tone dimensions of emotion dictionary, and so forth. </w:t>
      </w:r>
      <w:r w:rsidR="00AA2A49">
        <w:rPr>
          <w:lang w:eastAsia="zh-CN"/>
        </w:rPr>
        <w:t xml:space="preserve"> </w:t>
      </w:r>
    </w:p>
    <w:p w14:paraId="39955B06" w14:textId="6CF520A7"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w:t>
      </w:r>
      <w:r w:rsidR="006A4273">
        <w:rPr>
          <w:lang w:eastAsia="zh-CN"/>
        </w:rPr>
        <w:t>in</w:t>
      </w:r>
      <w:r w:rsidR="005118D6">
        <w:rPr>
          <w:lang w:eastAsia="zh-CN"/>
        </w:rPr>
        <w:t xml:space="preserve">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6A4273">
        <w:rPr>
          <w:lang w:eastAsia="zh-CN"/>
        </w:rPr>
        <w:t xml:space="preserve">the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w:t>
      </w:r>
      <w:r w:rsidR="006A4273">
        <w:rPr>
          <w:lang w:eastAsia="zh-CN"/>
        </w:rPr>
        <w:t>it</w:t>
      </w:r>
      <w:r w:rsidR="00AA6BF5">
        <w:rPr>
          <w:lang w:eastAsia="zh-CN"/>
        </w:rPr>
        <w:t xml:space="preserve">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the diverse context and the ever-changing language</w:t>
      </w:r>
      <w:r w:rsidR="00C536A5">
        <w:rPr>
          <w:lang w:eastAsia="zh-CN"/>
        </w:rPr>
        <w:t xml:space="preserve"> patterns </w:t>
      </w:r>
      <w:r w:rsidR="00EA0EDC">
        <w:rPr>
          <w:lang w:eastAsia="zh-CN"/>
        </w:rPr>
        <w:t xml:space="preserv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 xml:space="preserve">if </w:t>
      </w:r>
      <w:r w:rsidR="006A4273">
        <w:rPr>
          <w:lang w:eastAsia="zh-CN"/>
        </w:rPr>
        <w:t xml:space="preserve">the </w:t>
      </w:r>
      <w:r w:rsidR="006A2972">
        <w:rPr>
          <w:lang w:eastAsia="zh-CN"/>
        </w:rPr>
        <w:t xml:space="preserve">exact same word </w:t>
      </w:r>
      <w:r w:rsidR="006A2972">
        <w:rPr>
          <w:lang w:eastAsia="zh-CN"/>
        </w:rPr>
        <w:lastRenderedPageBreak/>
        <w:t xml:space="preserve">in the dictionary could </w:t>
      </w:r>
      <w:r w:rsidR="006A4273">
        <w:rPr>
          <w:lang w:eastAsia="zh-CN"/>
        </w:rPr>
        <w:t xml:space="preserve">not </w:t>
      </w:r>
      <w:r w:rsidR="006A2972">
        <w:rPr>
          <w:lang w:eastAsia="zh-CN"/>
        </w:rPr>
        <w:t xml:space="preserve">be found in a text due to language habit or </w:t>
      </w:r>
      <w:r w:rsidR="006A4273">
        <w:rPr>
          <w:lang w:eastAsia="zh-CN"/>
        </w:rPr>
        <w:t xml:space="preserve">a different context. </w:t>
      </w:r>
      <w:r w:rsidR="00EA0EDC">
        <w:rPr>
          <w:lang w:eastAsia="zh-CN"/>
        </w:rPr>
        <w:t xml:space="preserve"> DDR may overcome these challenges because it measures similarity</w:t>
      </w:r>
      <w:r w:rsidR="006A4273">
        <w:rPr>
          <w:lang w:eastAsia="zh-CN"/>
        </w:rPr>
        <w:t>;</w:t>
      </w:r>
      <w:r w:rsidR="00EA0EDC">
        <w:rPr>
          <w:lang w:eastAsia="zh-CN"/>
        </w:rPr>
        <w:t xml:space="preserve">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w:t>
      </w:r>
      <w:r w:rsidR="00C536A5">
        <w:rPr>
          <w:lang w:eastAsia="zh-CN"/>
        </w:rPr>
        <w:t xml:space="preserve">based on </w:t>
      </w:r>
      <w:r w:rsidR="00EA0EDC">
        <w:rPr>
          <w:lang w:eastAsia="zh-CN"/>
        </w:rPr>
        <w:t xml:space="preserve">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w:t>
      </w:r>
      <w:r w:rsidR="00C536A5">
        <w:rPr>
          <w:lang w:eastAsia="zh-CN"/>
        </w:rPr>
        <w:t>ing</w:t>
      </w:r>
      <w:r w:rsidR="00C30691">
        <w:rPr>
          <w:lang w:eastAsia="zh-CN"/>
        </w:rPr>
        <w:t xml:space="preserv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w:t>
      </w:r>
      <w:r w:rsidR="00C536A5">
        <w:rPr>
          <w:lang w:eastAsia="zh-CN"/>
        </w:rPr>
        <w:t xml:space="preserve">is </w:t>
      </w:r>
      <w:r w:rsidR="00722E76">
        <w:rPr>
          <w:lang w:eastAsia="zh-CN"/>
        </w:rPr>
        <w:t xml:space="preserve">to the </w:t>
      </w:r>
      <w:r w:rsidR="00D56BE6">
        <w:rPr>
          <w:lang w:eastAsia="zh-CN"/>
        </w:rPr>
        <w:t xml:space="preserve">seed </w:t>
      </w:r>
      <w:r w:rsidR="00722E76">
        <w:rPr>
          <w:lang w:eastAsia="zh-CN"/>
        </w:rPr>
        <w:t>words.</w:t>
      </w:r>
    </w:p>
    <w:p w14:paraId="31D1DADC" w14:textId="33C08BFC"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t>
      </w:r>
      <w:r w:rsidR="006A4273">
        <w:rPr>
          <w:lang w:eastAsia="zh-CN"/>
        </w:rPr>
        <w:t xml:space="preserve">effectiveness </w:t>
      </w:r>
      <w:r w:rsidR="00F80C91">
        <w:rPr>
          <w:lang w:eastAsia="zh-CN"/>
        </w:rPr>
        <w:t xml:space="preserve">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w:t>
      </w:r>
      <w:r w:rsidR="006A4273">
        <w:rPr>
          <w:lang w:eastAsia="zh-CN"/>
        </w:rPr>
        <w:t xml:space="preserve">that </w:t>
      </w:r>
      <w:r w:rsidR="00F80C91">
        <w:rPr>
          <w:lang w:eastAsia="zh-CN"/>
        </w:rPr>
        <w:t>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w:t>
      </w:r>
      <w:r w:rsidR="00D52F9E">
        <w:rPr>
          <w:lang w:eastAsia="zh-CN"/>
        </w:rPr>
        <w:t xml:space="preserve"> </w:t>
      </w:r>
      <w:r w:rsidR="00D87EC2">
        <w:rPr>
          <w:lang w:eastAsia="zh-CN"/>
        </w:rPr>
        <w:t>text</w:t>
      </w:r>
      <w:r w:rsidR="00D52F9E">
        <w:rPr>
          <w:lang w:eastAsia="zh-CN"/>
        </w:rPr>
        <w:t>s</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 text</w:t>
      </w:r>
      <w:r w:rsidR="00C536A5">
        <w:rPr>
          <w:lang w:eastAsia="zh-CN"/>
        </w:rPr>
        <w:t>s</w:t>
      </w:r>
      <w:r w:rsidR="00D87EC2">
        <w:rPr>
          <w:lang w:eastAsia="zh-CN"/>
        </w:rPr>
        <w:t xml:space="preserve">. </w:t>
      </w:r>
    </w:p>
    <w:p w14:paraId="57D2BC71" w14:textId="11A65B72" w:rsidR="004F75DB" w:rsidRPr="00DD6F71" w:rsidRDefault="00D86796" w:rsidP="000D3F61">
      <w:pPr>
        <w:spacing w:after="120"/>
        <w:rPr>
          <w:i/>
          <w:iCs/>
          <w:sz w:val="10"/>
          <w:szCs w:val="10"/>
          <w:lang w:eastAsia="zh-CN"/>
        </w:rPr>
      </w:pPr>
      <w:r>
        <w:rPr>
          <w:lang w:eastAsia="zh-CN"/>
        </w:rPr>
        <w:t>Since the first televised presidential debate in 1960, t</w:t>
      </w:r>
      <w:r w:rsidR="00F73438">
        <w:rPr>
          <w:lang w:eastAsia="zh-CN"/>
        </w:rPr>
        <w:t xml:space="preserve">here is no doubt that </w:t>
      </w:r>
      <w:r>
        <w:rPr>
          <w:rFonts w:hint="eastAsia"/>
          <w:lang w:eastAsia="zh-CN"/>
        </w:rPr>
        <w:t>people</w:t>
      </w:r>
      <w:r>
        <w:rPr>
          <w:lang w:eastAsia="zh-CN"/>
        </w:rPr>
        <w:t>’s language habit</w:t>
      </w:r>
      <w:r w:rsidR="00D52F9E">
        <w:rPr>
          <w:lang w:eastAsia="zh-CN"/>
        </w:rPr>
        <w:t>s</w:t>
      </w:r>
      <w:r>
        <w:rPr>
          <w:lang w:eastAsia="zh-CN"/>
        </w:rPr>
        <w:t xml:space="preserve"> ha</w:t>
      </w:r>
      <w:r w:rsidR="00D52F9E">
        <w:rPr>
          <w:lang w:eastAsia="zh-CN"/>
        </w:rPr>
        <w:t>ve</w:t>
      </w:r>
      <w:r>
        <w:rPr>
          <w:lang w:eastAsia="zh-CN"/>
        </w:rPr>
        <w:t xml:space="preserve">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52F9E">
        <w:rPr>
          <w:lang w:eastAsia="zh-CN"/>
        </w:rPr>
        <w:t xml:space="preserve">had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r w:rsidR="00F73438">
        <w:rPr>
          <w:lang w:eastAsia="zh-CN"/>
        </w:rPr>
        <w:t xml:space="preserve">in order to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chang</w:t>
      </w:r>
      <w:r w:rsidR="00D52F9E">
        <w:rPr>
          <w:lang w:eastAsia="zh-CN"/>
        </w:rPr>
        <w:t>ing</w:t>
      </w:r>
      <w:r w:rsidR="00656CA1">
        <w:rPr>
          <w:lang w:eastAsia="zh-CN"/>
        </w:rPr>
        <w:t xml:space="preserve"> social context and </w:t>
      </w:r>
      <w:r w:rsidR="00241F90">
        <w:rPr>
          <w:lang w:eastAsia="zh-CN"/>
        </w:rPr>
        <w:t>natural language</w:t>
      </w:r>
      <w:r w:rsidR="002A2850">
        <w:rPr>
          <w:lang w:eastAsia="zh-CN"/>
        </w:rPr>
        <w:t xml:space="preserve"> </w:t>
      </w:r>
      <w:r w:rsidR="00C536A5">
        <w:rPr>
          <w:lang w:eastAsia="zh-CN"/>
        </w:rPr>
        <w:t xml:space="preserve">changes </w:t>
      </w:r>
      <w:r w:rsidR="004C7F25">
        <w:rPr>
          <w:lang w:eastAsia="zh-CN"/>
        </w:rPr>
        <w:t>brought</w:t>
      </w:r>
      <w:r w:rsidR="002A2850">
        <w:rPr>
          <w:lang w:eastAsia="zh-CN"/>
        </w:rPr>
        <w:t xml:space="preserve"> </w:t>
      </w:r>
      <w:r w:rsidR="00D52F9E">
        <w:rPr>
          <w:lang w:eastAsia="zh-CN"/>
        </w:rPr>
        <w:t xml:space="preserve">about </w:t>
      </w:r>
      <w:r w:rsidR="002A2850">
        <w:rPr>
          <w:lang w:eastAsia="zh-CN"/>
        </w:rPr>
        <w:t xml:space="preserve">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1E35D548"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w:t>
      </w:r>
      <w:r w:rsidR="00716C87">
        <w:t>moral loading</w:t>
      </w:r>
      <w:r>
        <w:t xml:space="preserve"> and our fixed effects were moral dimensions (e.g., care, harm, etc.), partisanship </w:t>
      </w:r>
      <w:r>
        <w:lastRenderedPageBreak/>
        <w:t>(</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3323BE43" w:rsidR="00000A3B" w:rsidRDefault="00F73438" w:rsidP="00000A3B">
      <w:pPr>
        <w:widowControl/>
        <w:rPr>
          <w:lang w:eastAsia="zh-CN"/>
        </w:rPr>
      </w:pPr>
      <w:r>
        <w:t xml:space="preserve">Our results show that </w:t>
      </w:r>
      <w:r w:rsidRPr="00644402">
        <w:t>substantial variance</w:t>
      </w:r>
      <w:r w:rsidR="00D52F9E">
        <w:t>s</w:t>
      </w:r>
      <w:r w:rsidRPr="00644402">
        <w:t xml:space="preserve"> in </w:t>
      </w:r>
      <w:r w:rsidR="00716C87">
        <w:t>moral loading</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w:t>
      </w:r>
      <w:r w:rsidR="00D52F9E">
        <w:rPr>
          <w:lang w:eastAsia="zh-CN"/>
        </w:rPr>
        <w:t xml:space="preserve">therefore </w:t>
      </w:r>
      <w:r w:rsidR="008232D6">
        <w:rPr>
          <w:lang w:eastAsia="zh-CN"/>
        </w:rPr>
        <w:t>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6AA30A67"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xml:space="preserve">, although these differences were significant, their effect size </w:t>
      </w:r>
      <w:r w:rsidR="00D52F9E">
        <w:rPr>
          <w:lang w:eastAsia="zh-CN"/>
        </w:rPr>
        <w:t xml:space="preserve">was </w:t>
      </w:r>
      <w:r w:rsidR="006F39BB">
        <w:rPr>
          <w:lang w:eastAsia="zh-CN"/>
        </w:rPr>
        <w:t xml:space="preserve">very small. The largest difference was in loyalty, and </w:t>
      </w:r>
      <w:r w:rsidR="00D52F9E">
        <w:rPr>
          <w:lang w:eastAsia="zh-CN"/>
        </w:rPr>
        <w:t xml:space="preserve">had </w:t>
      </w:r>
      <w:r w:rsidR="006F39BB">
        <w:rPr>
          <w:lang w:eastAsia="zh-CN"/>
        </w:rPr>
        <w:t xml:space="preserve">only </w:t>
      </w:r>
      <w:r w:rsidR="00D52F9E">
        <w:rPr>
          <w:lang w:eastAsia="zh-CN"/>
        </w:rPr>
        <w:t xml:space="preserve">a </w:t>
      </w:r>
      <w:r w:rsidR="006F39BB">
        <w:rPr>
          <w:lang w:eastAsia="zh-CN"/>
        </w:rPr>
        <w:t>.28 standard deviation.</w:t>
      </w:r>
      <w:r w:rsidR="009B6257">
        <w:rPr>
          <w:lang w:eastAsia="zh-CN"/>
        </w:rPr>
        <w:t xml:space="preserve"> We </w:t>
      </w:r>
      <w:r w:rsidR="00982548">
        <w:rPr>
          <w:lang w:eastAsia="zh-CN"/>
        </w:rPr>
        <w:t>also</w:t>
      </w:r>
      <w:r w:rsidR="009B6257">
        <w:rPr>
          <w:lang w:eastAsia="zh-CN"/>
        </w:rPr>
        <w:t xml:space="preserve"> tested the </w:t>
      </w:r>
      <w:r w:rsidR="005428F4">
        <w:rPr>
          <w:rFonts w:hint="eastAsia"/>
          <w:lang w:eastAsia="zh-CN"/>
        </w:rPr>
        <w:t>association</w:t>
      </w:r>
      <w:r w:rsidR="009B6257">
        <w:rPr>
          <w:lang w:eastAsia="zh-CN"/>
        </w:rPr>
        <w:t xml:space="preserve"> 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w:t>
      </w:r>
      <w:r w:rsidR="00C536A5">
        <w:rPr>
          <w:lang w:eastAsia="zh-CN"/>
        </w:rPr>
        <w:t>ere</w:t>
      </w:r>
      <w:r w:rsidR="00982548">
        <w:rPr>
          <w:lang w:eastAsia="zh-CN"/>
        </w:rPr>
        <w:t xml:space="preserve"> small.</w:t>
      </w:r>
    </w:p>
    <w:p w14:paraId="451AF61A" w14:textId="4DF94FDF" w:rsidR="00000A3B" w:rsidRPr="008B1FE3" w:rsidRDefault="00F73438">
      <w:pPr>
        <w:widowControl/>
        <w:rPr>
          <w:lang w:eastAsia="zh-CN"/>
        </w:rPr>
      </w:pPr>
      <w:r>
        <w:lastRenderedPageBreak/>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r w:rsidRPr="00A61ECD">
        <w:rPr>
          <w:i/>
          <w:iCs/>
          <w:lang w:eastAsia="zh-CN"/>
        </w:rPr>
        <w:t>t</w:t>
      </w:r>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t>
      </w:r>
      <w:r w:rsidR="00D52F9E">
        <w:rPr>
          <w:lang w:eastAsia="zh-CN"/>
        </w:rPr>
        <w:t>being</w:t>
      </w:r>
      <w:r w:rsidRPr="008B1FE3">
        <w:rPr>
          <w:lang w:eastAsia="zh-CN"/>
        </w:rPr>
        <w:t xml:space="preserve"> the lowest). </w:t>
      </w:r>
    </w:p>
    <w:p w14:paraId="2B0D23E4" w14:textId="337EABEE" w:rsidR="008B1FE3" w:rsidRDefault="00F73438" w:rsidP="001232A1">
      <w:r>
        <w:rPr>
          <w:lang w:eastAsia="zh-CN"/>
        </w:rPr>
        <w:t>We also found that the first round of debate</w:t>
      </w:r>
      <w:r w:rsidR="003E1C0D">
        <w:rPr>
          <w:lang w:eastAsia="zh-CN"/>
        </w:rPr>
        <w:t>s</w:t>
      </w:r>
      <w:r>
        <w:rPr>
          <w:lang w:eastAsia="zh-CN"/>
        </w:rPr>
        <w:t xml:space="preserve"> usually had the highest difference score</w:t>
      </w:r>
      <w:r w:rsidR="003E1C0D">
        <w:rPr>
          <w:lang w:eastAsia="zh-CN"/>
        </w:rPr>
        <w:t>s</w:t>
      </w:r>
      <w:r>
        <w:rPr>
          <w:lang w:eastAsia="zh-CN"/>
        </w:rPr>
        <w:t xml:space="preserve"> (see </w:t>
      </w:r>
      <w:r w:rsidR="00740E51">
        <w:rPr>
          <w:lang w:eastAsia="zh-CN"/>
        </w:rPr>
        <w:t>F</w:t>
      </w:r>
      <w:r>
        <w:rPr>
          <w:lang w:eastAsia="zh-CN"/>
        </w:rPr>
        <w:t>igure 2). To test it, we built</w:t>
      </w:r>
      <w:r w:rsidR="00D52F9E">
        <w:rPr>
          <w:lang w:eastAsia="zh-CN"/>
        </w:rPr>
        <w:t xml:space="preserve"> a</w:t>
      </w:r>
      <w:r>
        <w:rPr>
          <w:lang w:eastAsia="zh-CN"/>
        </w:rPr>
        <w:t xml:space="preserve"> two level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 xml:space="preserve">higher difference </w:t>
      </w:r>
      <w:proofErr w:type="spellStart"/>
      <w:r>
        <w:rPr>
          <w:lang w:eastAsia="zh-CN"/>
        </w:rPr>
        <w:t>score</w:t>
      </w:r>
      <w:r w:rsidR="003E1C0D">
        <w:rPr>
          <w:lang w:eastAsia="zh-CN"/>
        </w:rPr>
        <w:t>s</w:t>
      </w:r>
      <w:r>
        <w:rPr>
          <w:lang w:eastAsia="zh-CN"/>
        </w:rPr>
        <w:t>than</w:t>
      </w:r>
      <w:proofErr w:type="spellEnd"/>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322699CD" w14:textId="01415115" w:rsidR="00000A3B" w:rsidRDefault="000D20DB" w:rsidP="001232A1">
      <w:r>
        <w:rPr>
          <w:rFonts w:hint="eastAsia"/>
          <w:lang w:eastAsia="zh-CN"/>
        </w:rPr>
        <w:t>In</w:t>
      </w:r>
      <w:r>
        <w:rPr>
          <w:lang w:eastAsia="zh-CN"/>
        </w:rPr>
        <w:t xml:space="preserve"> addition</w:t>
      </w:r>
      <w:r w:rsidR="00F73438">
        <w:t xml:space="preserve">, we examined the </w:t>
      </w:r>
      <w:r w:rsidR="00716C87">
        <w:t>moral loading</w:t>
      </w:r>
      <w:r w:rsidR="00F73438">
        <w:t xml:space="preserve"> change in each moral dimension. We used the </w:t>
      </w:r>
      <w:r w:rsidR="00716C87">
        <w:t>moral loading</w:t>
      </w:r>
      <w:r w:rsidR="00F73438">
        <w:t xml:space="preserve"> of each dimension as dependent variable and year, party and their interaction as independent variable</w:t>
      </w:r>
      <w:r w:rsidR="00D52F9E">
        <w:t>s</w:t>
      </w:r>
      <w:r w:rsidR="00F73438">
        <w:t xml:space="preserve">. We expected to find significant interactions between year and party, which could indicate </w:t>
      </w:r>
      <w:r w:rsidR="00D52F9E">
        <w:t xml:space="preserve">whether </w:t>
      </w:r>
      <w:r w:rsidR="00F73438">
        <w:t xml:space="preserve">the differences between party increased or decreased. However, no </w:t>
      </w:r>
      <w:r w:rsidR="00F73438">
        <w:lastRenderedPageBreak/>
        <w:t xml:space="preserve">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w:t>
      </w:r>
      <w:r w:rsidR="00D52F9E">
        <w:t>s</w:t>
      </w:r>
      <w:r w:rsidR="00F73438">
        <w:t xml:space="preserve"> might be</w:t>
      </w:r>
      <w:r w:rsidR="00D52F9E">
        <w:t>:</w:t>
      </w:r>
      <w:r w:rsidR="00F73438">
        <w:t xml:space="preserve"> first, we only have 32 debates as variables, limiting the statistic power to detect small effects</w:t>
      </w:r>
      <w:r w:rsidR="00D52F9E">
        <w:t>; and s</w:t>
      </w:r>
      <w:r w:rsidR="00F73438">
        <w:t xml:space="preserve">econd, the </w:t>
      </w:r>
      <w:r w:rsidR="00A01F34">
        <w:t>load</w:t>
      </w:r>
      <w:r w:rsidR="00F73438">
        <w:t xml:space="preserve"> in some years like 2004, 2008, and 2012 violated the trend </w:t>
      </w:r>
      <w:r w:rsidR="00C536A5">
        <w:t>found in</w:t>
      </w:r>
      <w:r w:rsidR="00D52F9E">
        <w:t xml:space="preserve"> </w:t>
      </w:r>
      <w:r w:rsidR="00F73438">
        <w:t xml:space="preserve">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6F92F9CD" w:rsidR="00BF41C3" w:rsidRDefault="00F73438" w:rsidP="00BF41C3">
      <w:r w:rsidRPr="003F49F4">
        <w:t xml:space="preserve">This research quantitatively explores the </w:t>
      </w:r>
      <w:r w:rsidR="00716C87">
        <w:t>moral loading</w:t>
      </w:r>
      <w:r w:rsidR="00AA77E9">
        <w:t xml:space="preserve"> and then </w:t>
      </w:r>
      <w:r w:rsidR="003202D1">
        <w:t>examine</w:t>
      </w:r>
      <w:r w:rsidR="00D52F9E">
        <w:t>s</w:t>
      </w:r>
      <w:r w:rsidR="00AA77E9">
        <w:t xml:space="preserve"> the moral</w:t>
      </w:r>
      <w:r>
        <w:t xml:space="preserve">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 xml:space="preserve">mediatization as a prism </w:t>
      </w:r>
      <w:r w:rsidR="00D52F9E">
        <w:t>through which to e</w:t>
      </w:r>
      <w:r w:rsidR="000A7084">
        <w:t>x</w:t>
      </w:r>
      <w:r w:rsidR="00D52F9E">
        <w:t xml:space="preserve">plore </w:t>
      </w:r>
      <w:r w:rsidR="00D905C2">
        <w:t>presidential debate</w:t>
      </w:r>
      <w:r w:rsidR="00D52F9E">
        <w:t>s</w:t>
      </w:r>
      <w:r w:rsidR="00D905C2">
        <w:t xml:space="preserve">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in political institution</w:t>
      </w:r>
      <w:r w:rsidR="00D52F9E">
        <w:t>s</w:t>
      </w:r>
      <w:r w:rsidR="00035F23">
        <w:t xml:space="preserve"> </w:t>
      </w:r>
      <w:r w:rsidR="005C29A1">
        <w:t xml:space="preserve">caused by </w:t>
      </w:r>
      <w:r w:rsidR="008B4235">
        <w:t>the development of media</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tutional perspective at the meso level enables us to "make gen</w:t>
      </w:r>
      <w:r w:rsidR="00DC7112">
        <w:rPr>
          <w:lang w:eastAsia="zh-CN"/>
        </w:rPr>
        <w:t xml:space="preserve">eralizations 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52F9E">
        <w:t>,</w:t>
      </w:r>
      <w:r w:rsidR="00DC7112">
        <w:t xml:space="preserve"> such as a specific debate format (in terms of the town hall, podium, and commentator). </w:t>
      </w:r>
      <w:r w:rsidR="00DC7112" w:rsidRPr="003C1B1B">
        <w:t>Moreover,</w:t>
      </w:r>
      <w:r w:rsidR="002F29D1" w:rsidRPr="003C1B1B">
        <w:t xml:space="preserve"> by</w:t>
      </w:r>
      <w:r w:rsidRPr="003C1B1B">
        <w:t xml:space="preserve"> </w:t>
      </w:r>
      <w:r w:rsidR="0045458A" w:rsidRPr="003C1B1B">
        <w:t xml:space="preserve">quantitatively exploring how mediatization could  have influenced the political debate from a historical perspective, </w:t>
      </w:r>
      <w:r w:rsidR="002F29D1" w:rsidRPr="003C1B1B">
        <w:t>this</w:t>
      </w:r>
      <w:r w:rsidR="002F29D1">
        <w:t xml:space="preserve"> study overcomes</w:t>
      </w:r>
      <w:r w:rsidR="0045458A">
        <w:t xml:space="preserve"> the</w:t>
      </w:r>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 xml:space="preserve">So, the current study contributes to both political </w:t>
      </w:r>
      <w:r w:rsidR="00B01E5F">
        <w:t xml:space="preserve">communication </w:t>
      </w:r>
      <w:r w:rsidR="00DC7112">
        <w:t>and mediatization literature.</w:t>
      </w:r>
    </w:p>
    <w:p w14:paraId="61B524AD" w14:textId="0288111B" w:rsidR="00740F77" w:rsidRDefault="00F73438" w:rsidP="00740F77">
      <w:pPr>
        <w:ind w:firstLine="0"/>
        <w:rPr>
          <w:lang w:eastAsia="zh-CN"/>
        </w:rPr>
      </w:pPr>
      <w:r>
        <w:lastRenderedPageBreak/>
        <w:tab/>
        <w:t>Our results show a</w:t>
      </w:r>
      <w:r w:rsidR="00C20833">
        <w:t xml:space="preserve"> moral divergence between </w:t>
      </w:r>
      <w:r w:rsidR="006961B9">
        <w:t>Democrat</w:t>
      </w:r>
      <w:r w:rsidR="00C20833">
        <w:t xml:space="preserve"> and Republican candidates, and</w:t>
      </w:r>
      <w:r>
        <w:t xml:space="preserve"> a significant increase of moral divergence </w:t>
      </w:r>
      <w:r w:rsidR="00D52F9E">
        <w:t xml:space="preserve">that tracks with </w:t>
      </w:r>
      <w:r w:rsidRPr="003F49F4">
        <w:t>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w:t>
      </w:r>
      <w:r w:rsidR="009231E5">
        <w:t xml:space="preserve">of which </w:t>
      </w:r>
      <w:r w:rsidR="00FD39D9">
        <w:t>l</w:t>
      </w:r>
      <w:r w:rsidR="00C20833">
        <w:t xml:space="preserve">iberals are supposed to </w:t>
      </w:r>
      <w:r w:rsidR="00FC138F">
        <w:t xml:space="preserve">possess </w:t>
      </w:r>
      <w:r w:rsidR="00C20833">
        <w:t xml:space="preserve">much less </w:t>
      </w:r>
      <w:r w:rsidR="00716C87">
        <w:t>moral loading</w:t>
      </w:r>
      <w:r w:rsidR="00FF3991">
        <w:t xml:space="preserve"> </w:t>
      </w:r>
      <w:r w:rsidR="00C20833">
        <w:t xml:space="preserve">than </w:t>
      </w:r>
      <w:r w:rsidR="00FD39D9">
        <w:t>c</w:t>
      </w:r>
      <w:r w:rsidR="00C20833">
        <w:t>onservatives</w:t>
      </w:r>
      <w:r w:rsidR="00FD39D9">
        <w:t xml:space="preserve"> </w:t>
      </w:r>
      <w:r w:rsidR="009231E5">
        <w:t xml:space="preserve">because liberals </w:t>
      </w:r>
      <w:r w:rsidR="00FC138F">
        <w:t xml:space="preserve">are </w:t>
      </w:r>
      <w:r w:rsidR="004B087B">
        <w:t>supposedly</w:t>
      </w:r>
      <w:r w:rsidR="00FD39D9">
        <w:t xml:space="preserve"> less sensitive </w:t>
      </w:r>
      <w:r w:rsidR="004B087B">
        <w:t xml:space="preserve">to </w:t>
      </w:r>
      <w:r w:rsidR="00FD39D9">
        <w:t>these moral foundations than conservatives according to MFT</w:t>
      </w:r>
      <w:r w:rsidR="00C20833">
        <w:t xml:space="preserve">. </w:t>
      </w:r>
      <w:r w:rsidR="00870217">
        <w:t xml:space="preserve">Our findings shed light on the two fundamental questions that are essential </w:t>
      </w:r>
      <w:r w:rsidR="006C01F5">
        <w:t>in order that</w:t>
      </w:r>
      <w:r w:rsidR="00870217">
        <w:t xml:space="preserve"> presidential debate</w:t>
      </w:r>
      <w:r w:rsidR="00B207C8">
        <w:t>s</w:t>
      </w:r>
      <w:r w:rsidR="00870217">
        <w:t xml:space="preserve"> better serve our democracy: </w:t>
      </w:r>
      <w:r w:rsidR="006C01F5">
        <w:t xml:space="preserve">can </w:t>
      </w:r>
      <w:r w:rsidR="006961B9">
        <w:t>Democrat</w:t>
      </w:r>
      <w:r w:rsidR="00870217">
        <w:t xml:space="preserve"> and Republican candidates</w:t>
      </w:r>
      <w:r w:rsidR="00870217">
        <w:rPr>
          <w:lang w:eastAsia="zh-CN"/>
        </w:rPr>
        <w:t xml:space="preserve"> </w:t>
      </w:r>
      <w:r w:rsidR="004B087B">
        <w:rPr>
          <w:lang w:eastAsia="zh-CN"/>
        </w:rPr>
        <w:t>u</w:t>
      </w:r>
      <w:r w:rsidR="00870217">
        <w:rPr>
          <w:lang w:eastAsia="zh-CN"/>
        </w:rPr>
        <w:t xml:space="preserve">nderstand </w:t>
      </w:r>
      <w:r w:rsidR="004B087B">
        <w:rPr>
          <w:lang w:eastAsia="zh-CN"/>
        </w:rPr>
        <w:t xml:space="preserve">each other and discuss issues together </w:t>
      </w:r>
      <w:r w:rsidR="006C01F5">
        <w:rPr>
          <w:lang w:eastAsia="zh-CN"/>
        </w:rPr>
        <w:t xml:space="preserve">and do </w:t>
      </w:r>
      <w:r w:rsidR="00870217">
        <w:rPr>
          <w:lang w:eastAsia="zh-CN"/>
        </w:rPr>
        <w:t xml:space="preserve">they want to understand </w:t>
      </w:r>
      <w:r w:rsidR="004B087B">
        <w:rPr>
          <w:lang w:eastAsia="zh-CN"/>
        </w:rPr>
        <w:t xml:space="preserve">each other’s positions </w:t>
      </w:r>
      <w:r w:rsidR="00870217">
        <w:rPr>
          <w:lang w:eastAsia="zh-CN"/>
        </w:rPr>
        <w:t xml:space="preserve">and discuss </w:t>
      </w:r>
      <w:r w:rsidR="004B087B">
        <w:rPr>
          <w:lang w:eastAsia="zh-CN"/>
        </w:rPr>
        <w:t xml:space="preserve">them </w:t>
      </w:r>
      <w:r w:rsidR="00870217">
        <w:rPr>
          <w:lang w:eastAsia="zh-CN"/>
        </w:rPr>
        <w:t>with each other</w:t>
      </w:r>
      <w:r w:rsidR="0031547E">
        <w:rPr>
          <w:lang w:eastAsia="zh-CN"/>
        </w:rPr>
        <w:t>?</w:t>
      </w:r>
    </w:p>
    <w:p w14:paraId="7D4CE5FF" w14:textId="026872F9" w:rsidR="00F622C4" w:rsidRPr="00F622C4" w:rsidRDefault="00F73438" w:rsidP="00F622C4">
      <w:pPr>
        <w:ind w:firstLine="0"/>
        <w:rPr>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0A207016" w14:textId="3904F128" w:rsidR="00616D51" w:rsidRDefault="00F73438" w:rsidP="00F622C4">
      <w:pPr>
        <w:rPr>
          <w:lang w:eastAsia="zh-CN"/>
        </w:rPr>
      </w:pPr>
      <w:r>
        <w:rPr>
          <w:lang w:eastAsia="zh-CN"/>
        </w:rPr>
        <w:t>As aforementioned,</w:t>
      </w:r>
      <w:r w:rsidR="00B573B4">
        <w:rPr>
          <w:lang w:eastAsia="zh-CN"/>
        </w:rPr>
        <w:t xml:space="preserve"> people may not understand </w:t>
      </w:r>
      <w:r w:rsidR="006C01F5">
        <w:rPr>
          <w:lang w:eastAsia="zh-CN"/>
        </w:rPr>
        <w:t xml:space="preserve">those </w:t>
      </w:r>
      <w:r w:rsidR="00B573B4">
        <w:rPr>
          <w:lang w:eastAsia="zh-CN"/>
        </w:rPr>
        <w:t>moral concerns in the moral foundation</w:t>
      </w:r>
      <w:r w:rsidR="006C01F5">
        <w:rPr>
          <w:lang w:eastAsia="zh-CN"/>
        </w:rPr>
        <w:t xml:space="preserve"> categories</w:t>
      </w:r>
      <w:r w:rsidR="00B573B4">
        <w:rPr>
          <w:lang w:eastAsia="zh-CN"/>
        </w:rPr>
        <w:t xml:space="preserve"> </w:t>
      </w:r>
      <w:r w:rsidR="004B087B">
        <w:rPr>
          <w:lang w:eastAsia="zh-CN"/>
        </w:rPr>
        <w:t xml:space="preserve">to which they are not </w:t>
      </w:r>
      <w:r w:rsidR="00B573B4">
        <w:rPr>
          <w:lang w:eastAsia="zh-CN"/>
        </w:rPr>
        <w:t xml:space="preserve">innately sensitive,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w:t>
      </w:r>
      <w:r w:rsidR="007618F3" w:rsidRPr="003C1B1B">
        <w:rPr>
          <w:lang w:eastAsia="zh-CN"/>
        </w:rPr>
        <w:t xml:space="preserve">positive </w:t>
      </w:r>
      <w:r w:rsidR="009A59CE" w:rsidRPr="003C1B1B">
        <w:rPr>
          <w:lang w:eastAsia="zh-CN"/>
        </w:rPr>
        <w:t xml:space="preserve">relationships </w:t>
      </w:r>
      <w:r w:rsidR="007618F3" w:rsidRPr="003C1B1B">
        <w:rPr>
          <w:lang w:eastAsia="zh-CN"/>
        </w:rPr>
        <w:t xml:space="preserve">among </w:t>
      </w:r>
      <w:r w:rsidR="007618F3" w:rsidRPr="00F948C4">
        <w:rPr>
          <w:lang w:eastAsia="zh-CN"/>
        </w:rPr>
        <w:t xml:space="preserve">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in terms of moral foundations </w:t>
      </w:r>
      <w:r>
        <w:rPr>
          <w:lang w:eastAsia="zh-CN"/>
        </w:rPr>
        <w:t xml:space="preserve">may </w:t>
      </w:r>
      <w:r w:rsidR="006C01F5">
        <w:rPr>
          <w:lang w:eastAsia="zh-CN"/>
        </w:rPr>
        <w:t xml:space="preserve">detect </w:t>
      </w:r>
      <w:r>
        <w:rPr>
          <w:lang w:eastAsia="zh-CN"/>
        </w:rPr>
        <w:t xml:space="preserve">moral </w:t>
      </w:r>
      <w:r w:rsidR="00FD39D9">
        <w:rPr>
          <w:lang w:eastAsia="zh-CN"/>
        </w:rPr>
        <w:t xml:space="preserve">concerns from </w:t>
      </w:r>
      <w:r>
        <w:rPr>
          <w:lang w:eastAsia="zh-CN"/>
        </w:rPr>
        <w:t>other moral foundations also, if the</w:t>
      </w:r>
      <w:r w:rsidR="006C01F5">
        <w:rPr>
          <w:lang w:eastAsia="zh-CN"/>
        </w:rPr>
        <w:t>re is enough sensitivity.</w:t>
      </w:r>
      <w:r>
        <w:rPr>
          <w:lang w:eastAsia="zh-CN"/>
        </w:rPr>
        <w:t xml:space="preserve"> </w:t>
      </w:r>
      <w:r w:rsidR="006D3492">
        <w:rPr>
          <w:lang w:eastAsia="zh-CN"/>
        </w:rPr>
        <w:t xml:space="preserve">This </w:t>
      </w:r>
      <w:r w:rsidR="004B087B">
        <w:rPr>
          <w:lang w:eastAsia="zh-CN"/>
        </w:rPr>
        <w:t xml:space="preserve">raises </w:t>
      </w:r>
      <w:r w:rsidR="006D3492">
        <w:rPr>
          <w:lang w:eastAsia="zh-CN"/>
        </w:rPr>
        <w:t>an interesting question for future research:</w:t>
      </w:r>
      <w:r w:rsidR="003F180D">
        <w:rPr>
          <w:lang w:eastAsia="zh-CN"/>
        </w:rPr>
        <w:t xml:space="preserve"> would this kind of sensitivity </w:t>
      </w:r>
      <w:r w:rsidR="003F180D">
        <w:rPr>
          <w:lang w:eastAsia="zh-CN"/>
        </w:rPr>
        <w:lastRenderedPageBreak/>
        <w:t>compensation happen in other context</w:t>
      </w:r>
      <w:r w:rsidR="004B087B">
        <w:rPr>
          <w:lang w:eastAsia="zh-CN"/>
        </w:rPr>
        <w:t>s,</w:t>
      </w:r>
      <w:r w:rsidR="003F180D">
        <w:rPr>
          <w:lang w:eastAsia="zh-CN"/>
        </w:rPr>
        <w:t xml:space="preserve"> </w:t>
      </w:r>
      <w:r w:rsidR="00FD39D9">
        <w:rPr>
          <w:lang w:eastAsia="zh-CN"/>
        </w:rPr>
        <w:t xml:space="preserve">such as </w:t>
      </w:r>
      <w:r w:rsidR="003F180D">
        <w:rPr>
          <w:lang w:eastAsia="zh-CN"/>
        </w:rPr>
        <w:t>debate</w:t>
      </w:r>
      <w:r w:rsidR="004B087B">
        <w:rPr>
          <w:lang w:eastAsia="zh-CN"/>
        </w:rPr>
        <w:t>s in Congress</w:t>
      </w:r>
      <w:r w:rsidR="003F180D">
        <w:rPr>
          <w:lang w:eastAsia="zh-CN"/>
        </w:rPr>
        <w:t>?</w:t>
      </w:r>
      <w:r w:rsidR="006D3492">
        <w:rPr>
          <w:lang w:eastAsia="zh-CN"/>
        </w:rPr>
        <w:t xml:space="preserve">  </w:t>
      </w:r>
    </w:p>
    <w:p w14:paraId="1978A6A1" w14:textId="403141F1"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w:t>
      </w:r>
      <w:r w:rsidR="004B087B">
        <w:rPr>
          <w:lang w:eastAsia="zh-CN"/>
        </w:rPr>
        <w:t xml:space="preserve">that </w:t>
      </w:r>
      <w:r w:rsidR="00556D80">
        <w:rPr>
          <w:lang w:eastAsia="zh-CN"/>
        </w:rPr>
        <w:t xml:space="preserve">liberals </w:t>
      </w:r>
      <w:r w:rsidR="004B087B">
        <w:rPr>
          <w:lang w:eastAsia="zh-CN"/>
        </w:rPr>
        <w:t xml:space="preserve">would </w:t>
      </w:r>
      <w:r w:rsidR="0020376A">
        <w:rPr>
          <w:lang w:eastAsia="zh-CN"/>
        </w:rPr>
        <w:t xml:space="preserve">possess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6C01F5">
        <w:rPr>
          <w:lang w:eastAsia="zh-CN"/>
        </w:rPr>
        <w:t xml:space="preserve"> would</w:t>
      </w:r>
      <w:r w:rsidR="000D1B99">
        <w:rPr>
          <w:lang w:eastAsia="zh-CN"/>
        </w:rPr>
        <w:t xml:space="preserve"> possess higher</w:t>
      </w:r>
      <w:r w:rsidR="00FD39D9">
        <w:rPr>
          <w:lang w:eastAsia="zh-CN"/>
        </w:rPr>
        <w:t xml:space="preserve"> </w:t>
      </w:r>
      <w:r w:rsidR="00716C87">
        <w:rPr>
          <w:lang w:eastAsia="zh-CN"/>
        </w:rPr>
        <w:t>moral loading</w:t>
      </w:r>
      <w:r w:rsidR="00556D80">
        <w:rPr>
          <w:lang w:eastAsia="zh-CN"/>
        </w:rPr>
        <w:t xml:space="preserve"> in the other three moral foundations. This prediction has been supported by </w:t>
      </w:r>
      <w:r w:rsidR="004B087B">
        <w:rPr>
          <w:lang w:eastAsia="zh-CN"/>
        </w:rPr>
        <w:t xml:space="preserve">numerous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 xml:space="preserve">perform </w:t>
      </w:r>
      <w:r w:rsidR="004B087B">
        <w:rPr>
          <w:lang w:eastAsia="zh-CN"/>
        </w:rPr>
        <w:t xml:space="preserve">in </w:t>
      </w:r>
      <w:r w:rsidR="00DE1FA9" w:rsidRPr="0000124E">
        <w:rPr>
          <w:lang w:eastAsia="zh-CN"/>
        </w:rPr>
        <w:t>their public persona</w:t>
      </w:r>
      <w:r w:rsidR="00207F0C" w:rsidRPr="0000124E">
        <w:rPr>
          <w:lang w:eastAsia="zh-CN"/>
        </w:rPr>
        <w:t>. We leave this interesting question</w:t>
      </w:r>
      <w:r w:rsidRPr="0000124E">
        <w:rPr>
          <w:lang w:eastAsia="zh-CN"/>
        </w:rPr>
        <w:t xml:space="preserve"> for </w:t>
      </w:r>
      <w:r w:rsidR="004B087B">
        <w:rPr>
          <w:lang w:eastAsia="zh-CN"/>
        </w:rPr>
        <w:t>a</w:t>
      </w:r>
      <w:r w:rsidR="006C01F5">
        <w:rPr>
          <w:lang w:eastAsia="zh-CN"/>
        </w:rPr>
        <w:t xml:space="preserve"> </w:t>
      </w:r>
      <w:r w:rsidRPr="0000124E">
        <w:rPr>
          <w:lang w:eastAsia="zh-CN"/>
        </w:rPr>
        <w:t>future study</w:t>
      </w:r>
      <w:r w:rsidR="00207F0C" w:rsidRPr="0000124E">
        <w:rPr>
          <w:lang w:eastAsia="zh-CN"/>
        </w:rPr>
        <w:t xml:space="preserve">, </w:t>
      </w:r>
      <w:r w:rsidR="004B087B">
        <w:rPr>
          <w:lang w:eastAsia="zh-CN"/>
        </w:rPr>
        <w:t xml:space="preserve">as </w:t>
      </w:r>
      <w:r w:rsidR="00207F0C" w:rsidRPr="00F948C4">
        <w:rPr>
          <w:lang w:eastAsia="zh-CN"/>
        </w:rPr>
        <w:t>here, we focus</w:t>
      </w:r>
      <w:r w:rsidR="00207F0C" w:rsidRPr="00B32132">
        <w:rPr>
          <w:lang w:eastAsia="zh-CN"/>
        </w:rPr>
        <w:t xml:space="preserve"> on</w:t>
      </w:r>
      <w:r w:rsidR="004B087B">
        <w:rPr>
          <w:lang w:eastAsia="zh-CN"/>
        </w:rPr>
        <w:t>ly on</w:t>
      </w:r>
      <w:r w:rsidR="00207F0C" w:rsidRPr="00B32132">
        <w:rPr>
          <w:lang w:eastAsia="zh-CN"/>
        </w:rPr>
        <w:t xml:space="preserve">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w:t>
      </w:r>
      <w:r w:rsidR="004B087B">
        <w:rPr>
          <w:lang w:eastAsia="zh-CN"/>
        </w:rPr>
        <w:t xml:space="preserve">to which </w:t>
      </w:r>
      <w:r w:rsidR="003F180D">
        <w:rPr>
          <w:lang w:eastAsia="zh-CN"/>
        </w:rPr>
        <w:t xml:space="preserve">they </w:t>
      </w:r>
      <w:r w:rsidR="00046809">
        <w:rPr>
          <w:lang w:eastAsia="zh-CN"/>
        </w:rPr>
        <w:t xml:space="preserve">are </w:t>
      </w:r>
      <w:r w:rsidR="003F180D">
        <w:rPr>
          <w:lang w:eastAsia="zh-CN"/>
        </w:rPr>
        <w:t>supposed</w:t>
      </w:r>
      <w:r w:rsidR="004B087B">
        <w:rPr>
          <w:lang w:eastAsia="zh-CN"/>
        </w:rPr>
        <w:t>ly</w:t>
      </w:r>
      <w:r w:rsidR="003F180D">
        <w:rPr>
          <w:lang w:eastAsia="zh-CN"/>
        </w:rPr>
        <w:t xml:space="preserve"> less sensitive than Republicans according to MFT. That is</w:t>
      </w:r>
      <w:r w:rsidR="004B087B">
        <w:rPr>
          <w:lang w:eastAsia="zh-CN"/>
        </w:rPr>
        <w:t xml:space="preserve"> to say</w:t>
      </w:r>
      <w:r w:rsidR="003F180D">
        <w:rPr>
          <w:lang w:eastAsia="zh-CN"/>
        </w:rPr>
        <w:t>,</w:t>
      </w:r>
      <w:r>
        <w:rPr>
          <w:lang w:eastAsia="zh-CN"/>
        </w:rPr>
        <w:t xml:space="preserve"> the presidential candidates are capable </w:t>
      </w:r>
      <w:r w:rsidR="004B087B">
        <w:rPr>
          <w:lang w:eastAsia="zh-CN"/>
        </w:rPr>
        <w:t>of</w:t>
      </w:r>
      <w:r>
        <w:rPr>
          <w:lang w:eastAsia="zh-CN"/>
        </w:rPr>
        <w:t xml:space="preserve"> </w:t>
      </w:r>
      <w:r w:rsidR="00DD4FA3">
        <w:rPr>
          <w:lang w:eastAsia="zh-CN"/>
        </w:rPr>
        <w:t>understand</w:t>
      </w:r>
      <w:r w:rsidR="004B087B">
        <w:rPr>
          <w:lang w:eastAsia="zh-CN"/>
        </w:rPr>
        <w:t>ing</w:t>
      </w:r>
      <w:r>
        <w:rPr>
          <w:lang w:eastAsia="zh-CN"/>
        </w:rPr>
        <w:t xml:space="preserve"> </w:t>
      </w:r>
      <w:r w:rsidR="00A34089">
        <w:rPr>
          <w:lang w:eastAsia="zh-CN"/>
        </w:rPr>
        <w:t>and express</w:t>
      </w:r>
      <w:r w:rsidR="004B087B">
        <w:rPr>
          <w:lang w:eastAsia="zh-CN"/>
        </w:rPr>
        <w:t>ing</w:t>
      </w:r>
      <w:r w:rsidR="00A34089">
        <w:rPr>
          <w:lang w:eastAsia="zh-CN"/>
        </w:rPr>
        <w:t xml:space="preserve"> </w:t>
      </w:r>
      <w:r w:rsidR="003B688E">
        <w:rPr>
          <w:lang w:eastAsia="zh-CN"/>
        </w:rPr>
        <w:t>moral concerns</w:t>
      </w:r>
      <w:r w:rsidR="00A34089">
        <w:rPr>
          <w:lang w:eastAsia="zh-CN"/>
        </w:rPr>
        <w:t xml:space="preserve"> generated from all the five innate moral foundations</w:t>
      </w:r>
      <w:r w:rsidRPr="00B32132">
        <w:rPr>
          <w:lang w:eastAsia="zh-CN"/>
        </w:rPr>
        <w:t xml:space="preserve"> even it might be a different scenario for the majority </w:t>
      </w:r>
      <w:r w:rsidRPr="003C1B1B">
        <w:rPr>
          <w:lang w:eastAsia="zh-CN"/>
        </w:rPr>
        <w:t xml:space="preserve">of Republicans </w:t>
      </w:r>
      <w:r w:rsidRPr="00B32132">
        <w:rPr>
          <w:lang w:eastAsia="zh-CN"/>
        </w:rPr>
        <w:t xml:space="preserve">and </w:t>
      </w:r>
      <w:r w:rsidR="006961B9" w:rsidRPr="00B32132">
        <w:rPr>
          <w:lang w:eastAsia="zh-CN"/>
        </w:rPr>
        <w:t>Democrat</w:t>
      </w:r>
      <w:r w:rsidR="0020376A" w:rsidRPr="0000124E">
        <w:rPr>
          <w:lang w:eastAsia="zh-CN"/>
        </w:rPr>
        <w:t>s</w:t>
      </w:r>
      <w:r w:rsidRPr="0000124E">
        <w:rPr>
          <w:lang w:eastAsia="zh-CN"/>
        </w:rPr>
        <w:t xml:space="preserve">. </w:t>
      </w:r>
    </w:p>
    <w:p w14:paraId="449D2F87" w14:textId="1AFC57B9"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w:t>
      </w:r>
      <w:r w:rsidR="004B087B">
        <w:rPr>
          <w:lang w:eastAsia="zh-CN"/>
        </w:rPr>
        <w:t>ial</w:t>
      </w:r>
      <w:r w:rsidR="00A908A9" w:rsidRPr="00B32132">
        <w:rPr>
          <w:lang w:eastAsia="zh-CN"/>
        </w:rPr>
        <w:t xml:space="preserve"> debaters</w:t>
      </w:r>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w:t>
      </w:r>
      <w:r w:rsidR="004B087B">
        <w:rPr>
          <w:lang w:eastAsia="zh-CN"/>
        </w:rPr>
        <w:t>,</w:t>
      </w:r>
      <w:r w:rsidR="00AD2993" w:rsidRPr="0000124E">
        <w:rPr>
          <w:lang w:eastAsia="zh-CN"/>
        </w:rPr>
        <w:t xml:space="preserve"> </w:t>
      </w:r>
      <w:r w:rsidR="00B64B5C">
        <w:rPr>
          <w:lang w:eastAsia="zh-CN"/>
        </w:rPr>
        <w:t>even</w:t>
      </w:r>
      <w:r w:rsidR="00AD2993" w:rsidRPr="0000124E">
        <w:rPr>
          <w:lang w:eastAsia="zh-CN"/>
        </w:rPr>
        <w:t xml:space="preserve"> </w:t>
      </w:r>
      <w:r w:rsidR="00B64B5C">
        <w:rPr>
          <w:lang w:eastAsia="zh-CN"/>
        </w:rPr>
        <w:t>moral concerns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w:t>
      </w:r>
      <w:r w:rsidR="004B087B">
        <w:rPr>
          <w:lang w:eastAsia="zh-CN"/>
        </w:rPr>
        <w:t xml:space="preserve">documented </w:t>
      </w:r>
      <w:r w:rsidR="00207F0C">
        <w:rPr>
          <w:lang w:eastAsia="zh-CN"/>
        </w:rPr>
        <w:t xml:space="preserve">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in the policy debates of stem cell technology</w:t>
      </w:r>
      <w:r w:rsidR="004B087B">
        <w:rPr>
          <w:lang w:eastAsia="zh-CN"/>
        </w:rPr>
        <w:t>.</w:t>
      </w:r>
      <w:r w:rsidR="0020376A">
        <w:rPr>
          <w:lang w:eastAsia="zh-CN"/>
        </w:rPr>
        <w:t xml:space="preserve"> </w:t>
      </w:r>
      <w:r w:rsidR="004B087B">
        <w:rPr>
          <w:lang w:eastAsia="zh-CN"/>
        </w:rPr>
        <w:t>P</w:t>
      </w:r>
      <w:r w:rsidR="00AD2993">
        <w:rPr>
          <w:lang w:eastAsia="zh-CN"/>
        </w:rPr>
        <w:t xml:space="preserve">olitical elites respond </w:t>
      </w:r>
      <w:r w:rsidR="00AD2993">
        <w:rPr>
          <w:lang w:eastAsia="zh-CN"/>
        </w:rPr>
        <w:lastRenderedPageBreak/>
        <w:t>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w:t>
      </w:r>
      <w:r w:rsidR="004B087B">
        <w:rPr>
          <w:lang w:eastAsia="zh-CN"/>
        </w:rPr>
        <w:t xml:space="preserve">align </w:t>
      </w:r>
      <w:r w:rsidR="004F00C5">
        <w:rPr>
          <w:lang w:eastAsia="zh-CN"/>
        </w:rPr>
        <w:t xml:space="preserve">the response </w:t>
      </w:r>
      <w:r w:rsidR="004B087B">
        <w:rPr>
          <w:lang w:eastAsia="zh-CN"/>
        </w:rPr>
        <w:t>with</w:t>
      </w:r>
      <w:r w:rsidR="004F00C5">
        <w:rPr>
          <w:lang w:eastAsia="zh-CN"/>
        </w:rPr>
        <w:t xml:space="preserve">in the same moral foundation. </w:t>
      </w:r>
    </w:p>
    <w:p w14:paraId="5D351AFE" w14:textId="5B58FB5B"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generated from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w:t>
      </w:r>
      <w:r w:rsidR="004B087B">
        <w:rPr>
          <w:lang w:eastAsia="zh-CN"/>
        </w:rPr>
        <w:t xml:space="preserve">a </w:t>
      </w:r>
      <w:r>
        <w:rPr>
          <w:lang w:eastAsia="zh-CN"/>
        </w:rPr>
        <w:t xml:space="preserve">real clash </w:t>
      </w:r>
      <w:r w:rsidR="004B087B">
        <w:rPr>
          <w:lang w:eastAsia="zh-CN"/>
        </w:rPr>
        <w:t xml:space="preserve">over the issues </w:t>
      </w:r>
      <w:r>
        <w:rPr>
          <w:lang w:eastAsia="zh-CN"/>
        </w:rPr>
        <w:t xml:space="preserve">with each other. </w:t>
      </w:r>
      <w:r w:rsidR="006B2DCD">
        <w:rPr>
          <w:lang w:eastAsia="zh-CN"/>
        </w:rPr>
        <w:t>So,</w:t>
      </w:r>
      <w:r>
        <w:rPr>
          <w:lang w:eastAsia="zh-CN"/>
        </w:rPr>
        <w:t xml:space="preserve"> </w:t>
      </w:r>
      <w:r w:rsidR="004B087B">
        <w:rPr>
          <w:lang w:eastAsia="zh-CN"/>
        </w:rPr>
        <w:t xml:space="preserve">the </w:t>
      </w:r>
      <w:r w:rsidR="00090456">
        <w:rPr>
          <w:lang w:eastAsia="zh-CN"/>
        </w:rPr>
        <w:t>fundamental question</w:t>
      </w:r>
      <w:r w:rsidR="004B087B">
        <w:rPr>
          <w:lang w:eastAsia="zh-CN"/>
        </w:rPr>
        <w:t xml:space="preserve"> becomes</w:t>
      </w:r>
      <w:r w:rsidR="00090456">
        <w:rPr>
          <w:lang w:eastAsia="zh-CN"/>
        </w:rPr>
        <w:t xml:space="preserve">: </w:t>
      </w:r>
      <w:r w:rsidR="004B087B">
        <w:rPr>
          <w:lang w:eastAsia="zh-CN"/>
        </w:rPr>
        <w:t xml:space="preserve">do </w:t>
      </w:r>
      <w:r w:rsidR="00090456">
        <w:rPr>
          <w:lang w:eastAsia="zh-CN"/>
        </w:rPr>
        <w:t>they want</w:t>
      </w:r>
      <w:r w:rsidR="0020376A">
        <w:rPr>
          <w:lang w:eastAsia="zh-CN"/>
        </w:rPr>
        <w:t xml:space="preserve"> to</w:t>
      </w:r>
      <w:r w:rsidR="00090456">
        <w:rPr>
          <w:lang w:eastAsia="zh-CN"/>
        </w:rPr>
        <w:t>?</w:t>
      </w:r>
      <w:r>
        <w:rPr>
          <w:lang w:eastAsia="zh-CN"/>
        </w:rPr>
        <w:t xml:space="preserve"> </w:t>
      </w:r>
    </w:p>
    <w:p w14:paraId="59597104" w14:textId="165C8B5D" w:rsidR="00F622C4" w:rsidRDefault="00F73438" w:rsidP="00F622C4">
      <w:pPr>
        <w:ind w:firstLine="0"/>
        <w:rPr>
          <w:b/>
          <w:bCs/>
          <w:lang w:eastAsia="zh-CN"/>
        </w:rPr>
      </w:pPr>
      <w:r w:rsidRPr="00F622C4">
        <w:rPr>
          <w:b/>
          <w:bCs/>
          <w:lang w:eastAsia="zh-CN"/>
        </w:rPr>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r w:rsidR="004B087B">
        <w:rPr>
          <w:b/>
          <w:bCs/>
          <w:lang w:eastAsia="zh-CN"/>
        </w:rPr>
        <w:t xml:space="preserve"> to Engage More Forcefully</w:t>
      </w:r>
      <w:r w:rsidRPr="00F622C4">
        <w:rPr>
          <w:b/>
          <w:bCs/>
          <w:lang w:eastAsia="zh-CN"/>
        </w:rPr>
        <w:t>?</w:t>
      </w:r>
    </w:p>
    <w:p w14:paraId="2BCE1D96" w14:textId="375ABE9D" w:rsidR="00844465" w:rsidRDefault="00844465" w:rsidP="00844465">
      <w:pPr>
        <w:rPr>
          <w:lang w:eastAsia="zh-CN"/>
        </w:rPr>
      </w:pPr>
      <w:r>
        <w:rPr>
          <w:lang w:eastAsia="zh-CN"/>
        </w:rPr>
        <w:t xml:space="preserve">Unfortunately, they may not. </w:t>
      </w:r>
      <w:r w:rsidR="004B087B">
        <w:rPr>
          <w:lang w:eastAsia="zh-CN"/>
        </w:rPr>
        <w:t xml:space="preserve">As suggested by </w:t>
      </w:r>
      <w:r>
        <w:rPr>
          <w:lang w:eastAsia="zh-CN"/>
        </w:rPr>
        <w:t xml:space="preserve">the scenario discovered by </w:t>
      </w:r>
      <w:r>
        <w:rPr>
          <w:lang w:eastAsia="zh-CN"/>
        </w:rPr>
        <w:fldChar w:fldCharType="begin"/>
      </w:r>
      <w:r>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Pr>
          <w:lang w:eastAsia="zh-CN"/>
        </w:rPr>
        <w:fldChar w:fldCharType="separate"/>
      </w:r>
      <w:r>
        <w:rPr>
          <w:noProof/>
          <w:lang w:eastAsia="zh-CN"/>
        </w:rPr>
        <w:t>Jackson-Beeck and Meadow (1979)</w:t>
      </w:r>
      <w:r>
        <w:rPr>
          <w:lang w:eastAsia="zh-CN"/>
        </w:rPr>
        <w:fldChar w:fldCharType="end"/>
      </w:r>
      <w:r w:rsidR="004B087B">
        <w:rPr>
          <w:lang w:eastAsia="zh-CN"/>
        </w:rPr>
        <w:t>,</w:t>
      </w:r>
      <w:r>
        <w:rPr>
          <w:lang w:eastAsia="zh-CN"/>
        </w:rPr>
        <w:t xml:space="preserve"> presidential debaters may respon</w:t>
      </w:r>
      <w:r>
        <w:rPr>
          <w:rFonts w:hint="eastAsia"/>
          <w:lang w:eastAsia="zh-CN"/>
        </w:rPr>
        <w:t>d</w:t>
      </w:r>
      <w:r>
        <w:rPr>
          <w:lang w:eastAsia="zh-CN"/>
        </w:rPr>
        <w:t xml:space="preserve"> to questions with </w:t>
      </w:r>
      <w:r w:rsidR="004B087B">
        <w:rPr>
          <w:lang w:eastAsia="zh-CN"/>
        </w:rPr>
        <w:t>their</w:t>
      </w:r>
      <w:r>
        <w:rPr>
          <w:lang w:eastAsia="zh-CN"/>
        </w:rPr>
        <w:t xml:space="preserve"> own agenda</w:t>
      </w:r>
      <w:r w:rsidR="004B087B">
        <w:rPr>
          <w:lang w:eastAsia="zh-CN"/>
        </w:rPr>
        <w:t xml:space="preserve"> in mind, that is to say, discussing </w:t>
      </w:r>
      <w:r>
        <w:rPr>
          <w:lang w:eastAsia="zh-CN"/>
        </w:rPr>
        <w:t>some</w:t>
      </w:r>
      <w:r w:rsidR="004B087B">
        <w:rPr>
          <w:lang w:eastAsia="zh-CN"/>
        </w:rPr>
        <w:t xml:space="preserve"> issue they</w:t>
      </w:r>
      <w:r>
        <w:rPr>
          <w:lang w:eastAsia="zh-CN"/>
        </w:rPr>
        <w:t xml:space="preserve"> want to talk about, no matter </w:t>
      </w:r>
      <w:r w:rsidR="004B087B">
        <w:rPr>
          <w:lang w:eastAsia="zh-CN"/>
        </w:rPr>
        <w:t xml:space="preserve">whether it </w:t>
      </w:r>
      <w:r w:rsidR="00903AC1">
        <w:rPr>
          <w:lang w:eastAsia="zh-CN"/>
        </w:rPr>
        <w:t>is</w:t>
      </w:r>
      <w:r w:rsidR="004B087B">
        <w:rPr>
          <w:lang w:eastAsia="zh-CN"/>
        </w:rPr>
        <w:t xml:space="preserve"> </w:t>
      </w:r>
      <w:r>
        <w:rPr>
          <w:lang w:eastAsia="zh-CN"/>
        </w:rPr>
        <w:t xml:space="preserve">relevant to the questions </w:t>
      </w:r>
      <w:r w:rsidR="004B087B">
        <w:rPr>
          <w:lang w:eastAsia="zh-CN"/>
        </w:rPr>
        <w:t xml:space="preserve">posed </w:t>
      </w:r>
      <w:r>
        <w:rPr>
          <w:lang w:eastAsia="zh-CN"/>
        </w:rPr>
        <w:t>or not</w:t>
      </w:r>
      <w:r w:rsidR="004B087B">
        <w:rPr>
          <w:lang w:eastAsia="zh-CN"/>
        </w:rPr>
        <w:t>. P</w:t>
      </w:r>
      <w:r>
        <w:rPr>
          <w:lang w:eastAsia="zh-CN"/>
        </w:rPr>
        <w:t xml:space="preserve">residential debaters may respond to moral concerns by </w:t>
      </w:r>
      <w:r>
        <w:rPr>
          <w:rFonts w:hint="eastAsia"/>
          <w:lang w:eastAsia="zh-CN"/>
        </w:rPr>
        <w:t>elaborating</w:t>
      </w:r>
      <w:r w:rsidR="006C01F5">
        <w:rPr>
          <w:lang w:eastAsia="zh-CN"/>
        </w:rPr>
        <w:t xml:space="preserve"> upon</w:t>
      </w:r>
      <w:r>
        <w:rPr>
          <w:lang w:eastAsia="zh-CN"/>
        </w:rPr>
        <w:t xml:space="preserve"> </w:t>
      </w:r>
      <w:r w:rsidR="004B087B">
        <w:rPr>
          <w:lang w:eastAsia="zh-CN"/>
        </w:rPr>
        <w:t>their</w:t>
      </w:r>
      <w:r>
        <w:rPr>
          <w:lang w:eastAsia="zh-CN"/>
        </w:rPr>
        <w:t xml:space="preserve"> own moral concerns to build </w:t>
      </w:r>
      <w:r w:rsidR="004B087B">
        <w:rPr>
          <w:lang w:eastAsia="zh-CN"/>
        </w:rPr>
        <w:t>their</w:t>
      </w:r>
      <w:r>
        <w:rPr>
          <w:lang w:eastAsia="zh-CN"/>
        </w:rPr>
        <w:t xml:space="preserve"> own image rather than </w:t>
      </w:r>
      <w:r w:rsidR="006C01F5">
        <w:rPr>
          <w:lang w:eastAsia="zh-CN"/>
        </w:rPr>
        <w:t>engage</w:t>
      </w:r>
      <w:r w:rsidR="00903AC1">
        <w:rPr>
          <w:lang w:eastAsia="zh-CN"/>
        </w:rPr>
        <w:t xml:space="preserve"> in</w:t>
      </w:r>
      <w:r w:rsidR="006C01F5">
        <w:rPr>
          <w:lang w:eastAsia="zh-CN"/>
        </w:rPr>
        <w:t xml:space="preserve"> or generate</w:t>
      </w:r>
      <w:r>
        <w:rPr>
          <w:lang w:eastAsia="zh-CN"/>
        </w:rPr>
        <w:t xml:space="preserve"> real issue discussion</w:t>
      </w:r>
      <w:r w:rsidR="004B087B">
        <w:rPr>
          <w:lang w:eastAsia="zh-CN"/>
        </w:rPr>
        <w:t>s</w:t>
      </w:r>
      <w:r>
        <w:rPr>
          <w:lang w:eastAsia="zh-CN"/>
        </w:rPr>
        <w:t>, explo</w:t>
      </w:r>
      <w:r w:rsidR="004B087B">
        <w:rPr>
          <w:lang w:eastAsia="zh-CN"/>
        </w:rPr>
        <w:t>re possible</w:t>
      </w:r>
      <w:r>
        <w:rPr>
          <w:lang w:eastAsia="zh-CN"/>
        </w:rPr>
        <w:t xml:space="preserve"> solutions, </w:t>
      </w:r>
      <w:r w:rsidR="004B087B">
        <w:rPr>
          <w:lang w:eastAsia="zh-CN"/>
        </w:rPr>
        <w:t>or</w:t>
      </w:r>
      <w:r w:rsidR="00DD4FA3">
        <w:rPr>
          <w:lang w:eastAsia="zh-CN"/>
        </w:rPr>
        <w:t xml:space="preserve"> </w:t>
      </w:r>
      <w:r>
        <w:rPr>
          <w:lang w:eastAsia="zh-CN"/>
        </w:rPr>
        <w:t xml:space="preserve">find a way </w:t>
      </w:r>
      <w:r w:rsidR="004B087B">
        <w:rPr>
          <w:lang w:eastAsia="zh-CN"/>
        </w:rPr>
        <w:t xml:space="preserve">to </w:t>
      </w:r>
      <w:r>
        <w:rPr>
          <w:lang w:eastAsia="zh-CN"/>
        </w:rPr>
        <w:t>collaborat</w:t>
      </w:r>
      <w:r w:rsidR="004B087B">
        <w:rPr>
          <w:lang w:eastAsia="zh-CN"/>
        </w:rPr>
        <w:t>e</w:t>
      </w:r>
      <w:r>
        <w:rPr>
          <w:lang w:eastAsia="zh-CN"/>
        </w:rPr>
        <w:t xml:space="preserve"> with each other.</w:t>
      </w:r>
    </w:p>
    <w:p w14:paraId="57519220" w14:textId="5299A0D2" w:rsidR="00091E4A" w:rsidRPr="008B1FE3" w:rsidRDefault="009972FD" w:rsidP="009972FD">
      <w:r>
        <w:rPr>
          <w:lang w:eastAsia="zh-CN"/>
        </w:rPr>
        <w:t xml:space="preserve">Our </w:t>
      </w:r>
      <w:r w:rsidR="00F73438" w:rsidRPr="009972FD">
        <w:rPr>
          <w:lang w:eastAsia="zh-CN"/>
        </w:rPr>
        <w:t>results</w:t>
      </w:r>
      <w:r w:rsidR="00F73438">
        <w:rPr>
          <w:lang w:eastAsia="zh-CN"/>
        </w:rPr>
        <w:t xml:space="preserve"> show </w:t>
      </w:r>
      <w:r w:rsidR="00F73438" w:rsidRPr="008F3DB3">
        <w:rPr>
          <w:lang w:eastAsia="zh-CN"/>
        </w:rPr>
        <w:t xml:space="preserve">that </w:t>
      </w:r>
      <w:r w:rsidR="00F73438" w:rsidRPr="001232A1">
        <w:rPr>
          <w:lang w:eastAsia="zh-CN"/>
        </w:rPr>
        <w:t xml:space="preserve">the moral divergence between </w:t>
      </w:r>
      <w:r w:rsidR="006961B9">
        <w:rPr>
          <w:lang w:eastAsia="zh-CN"/>
        </w:rPr>
        <w:t>Democrat</w:t>
      </w:r>
      <w:r w:rsidR="00F73438" w:rsidRPr="001232A1">
        <w:rPr>
          <w:lang w:eastAsia="zh-CN"/>
        </w:rPr>
        <w:t xml:space="preserve"> and Republican </w:t>
      </w:r>
      <w:r w:rsidR="00F73438" w:rsidRPr="00B32132">
        <w:rPr>
          <w:lang w:eastAsia="zh-CN"/>
        </w:rPr>
        <w:t>candidates has been increasing</w:t>
      </w:r>
      <w:r w:rsidR="00F47106" w:rsidRPr="0000124E">
        <w:rPr>
          <w:rFonts w:hint="eastAsia"/>
          <w:lang w:eastAsia="zh-CN"/>
        </w:rPr>
        <w:t>ly</w:t>
      </w:r>
      <w:r w:rsidR="00F73438" w:rsidRPr="0000124E">
        <w:rPr>
          <w:lang w:eastAsia="zh-CN"/>
        </w:rPr>
        <w:t xml:space="preserve"> widen</w:t>
      </w:r>
      <w:r w:rsidR="002148D3">
        <w:rPr>
          <w:lang w:eastAsia="zh-CN"/>
        </w:rPr>
        <w:t>ing</w:t>
      </w:r>
      <w:r>
        <w:rPr>
          <w:lang w:eastAsia="zh-CN"/>
        </w:rPr>
        <w:t xml:space="preserve"> after 1980, </w:t>
      </w:r>
      <w:r w:rsidR="003C1B1B">
        <w:rPr>
          <w:lang w:eastAsia="zh-CN"/>
        </w:rPr>
        <w:t xml:space="preserve">reflecting </w:t>
      </w:r>
      <w:r>
        <w:rPr>
          <w:lang w:eastAsia="zh-CN"/>
        </w:rPr>
        <w:t xml:space="preserve">the acceleration of mediatization after </w:t>
      </w:r>
      <w:r w:rsidR="00E53B5F" w:rsidRPr="008B1FE3">
        <w:rPr>
          <w:lang w:eastAsia="zh-CN"/>
        </w:rPr>
        <w:t xml:space="preserve">the </w:t>
      </w:r>
      <w:r w:rsidR="006047EE">
        <w:rPr>
          <w:lang w:eastAsia="zh-CN"/>
        </w:rPr>
        <w:t>full launch</w:t>
      </w:r>
      <w:r w:rsidR="006047EE" w:rsidRPr="008B1FE3">
        <w:rPr>
          <w:lang w:eastAsia="zh-CN"/>
        </w:rPr>
        <w:t xml:space="preserve"> </w:t>
      </w:r>
      <w:r w:rsidR="00E53B5F" w:rsidRPr="008B1FE3">
        <w:rPr>
          <w:lang w:eastAsia="zh-CN"/>
        </w:rPr>
        <w:t xml:space="preserve">of </w:t>
      </w:r>
      <w:r w:rsidR="005B536C" w:rsidRPr="008B1FE3">
        <w:rPr>
          <w:lang w:eastAsia="zh-CN"/>
        </w:rPr>
        <w:t>mediatization</w:t>
      </w:r>
      <w:r w:rsidR="006047EE">
        <w:rPr>
          <w:lang w:eastAsia="zh-CN"/>
        </w:rPr>
        <w:t xml:space="preserve"> </w:t>
      </w:r>
      <w:r>
        <w:rPr>
          <w:lang w:eastAsia="zh-CN"/>
        </w:rPr>
        <w:t>around 1980</w:t>
      </w:r>
      <w:r w:rsidR="008E24CD">
        <w:rPr>
          <w:lang w:eastAsia="zh-CN"/>
        </w:rPr>
        <w:t xml:space="preserve"> </w:t>
      </w:r>
      <w:r w:rsidR="008E24CD" w:rsidRPr="003F49F4">
        <w:fldChar w:fldCharType="begin"/>
      </w:r>
      <w:r w:rsidR="008E24CD">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E24CD" w:rsidRPr="003F49F4">
        <w:fldChar w:fldCharType="separate"/>
      </w:r>
      <w:r w:rsidR="008E24CD">
        <w:rPr>
          <w:noProof/>
        </w:rPr>
        <w:t>(Hjarvard, 2013)</w:t>
      </w:r>
      <w:r w:rsidR="008E24CD" w:rsidRPr="003F49F4">
        <w:fldChar w:fldCharType="end"/>
      </w:r>
      <w:r>
        <w:rPr>
          <w:lang w:eastAsia="zh-CN"/>
        </w:rPr>
        <w:t>.</w:t>
      </w:r>
      <w:r w:rsidR="008E24CD">
        <w:rPr>
          <w:lang w:eastAsia="zh-CN"/>
        </w:rPr>
        <w:t xml:space="preserve"> After 1980, media gained more autonomy</w:t>
      </w:r>
      <w:r w:rsidR="00DD4FA3" w:rsidRPr="00DD4FA3">
        <w:rPr>
          <w:lang w:eastAsia="zh-CN"/>
        </w:rPr>
        <w:t xml:space="preserve"> </w:t>
      </w:r>
      <w:r w:rsidR="00DD4FA3">
        <w:rPr>
          <w:lang w:eastAsia="zh-CN"/>
        </w:rPr>
        <w:t>as an institution</w:t>
      </w:r>
      <w:r w:rsidR="002148D3">
        <w:rPr>
          <w:lang w:eastAsia="zh-CN"/>
        </w:rPr>
        <w:t>.</w:t>
      </w:r>
      <w:r w:rsidR="00A60DED">
        <w:rPr>
          <w:lang w:eastAsia="zh-CN"/>
        </w:rPr>
        <w:t xml:space="preserve"> </w:t>
      </w:r>
      <w:r w:rsidR="002148D3">
        <w:rPr>
          <w:lang w:eastAsia="zh-CN"/>
        </w:rPr>
        <w:t>I</w:t>
      </w:r>
      <w:r w:rsidR="00A60DED">
        <w:rPr>
          <w:lang w:eastAsia="zh-CN"/>
        </w:rPr>
        <w:t xml:space="preserve">n other words, </w:t>
      </w:r>
      <w:r w:rsidR="008E24CD">
        <w:rPr>
          <w:lang w:eastAsia="zh-CN"/>
        </w:rPr>
        <w:t xml:space="preserve">media </w:t>
      </w:r>
      <w:r w:rsidR="00A60DED">
        <w:rPr>
          <w:lang w:eastAsia="zh-CN"/>
        </w:rPr>
        <w:t xml:space="preserve">began to focus on </w:t>
      </w:r>
      <w:r w:rsidR="00A60DED">
        <w:rPr>
          <w:rFonts w:hint="eastAsia"/>
          <w:lang w:eastAsia="zh-CN"/>
        </w:rPr>
        <w:t>foll</w:t>
      </w:r>
      <w:r w:rsidR="00A60DED">
        <w:rPr>
          <w:lang w:eastAsia="zh-CN"/>
        </w:rPr>
        <w:t>owing</w:t>
      </w:r>
      <w:r w:rsidR="008E24CD">
        <w:rPr>
          <w:lang w:eastAsia="zh-CN"/>
        </w:rPr>
        <w:t xml:space="preserve"> </w:t>
      </w:r>
      <w:r w:rsidR="008E24CD">
        <w:t xml:space="preserve">its own valuations, formats, and routines </w:t>
      </w:r>
      <w:r w:rsidR="008E24CD">
        <w:fldChar w:fldCharType="begin"/>
      </w:r>
      <w:r w:rsidR="008E24CD">
        <w: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r w:rsidR="008E24CD">
        <w:fldChar w:fldCharType="separate"/>
      </w:r>
      <w:r w:rsidR="008E24CD">
        <w:rPr>
          <w:noProof/>
        </w:rPr>
        <w:t>(Kristensen, 2000; Schudson, 1981)</w:t>
      </w:r>
      <w:r w:rsidR="008E24CD">
        <w:fldChar w:fldCharType="end"/>
      </w:r>
      <w:r w:rsidR="00A60DED">
        <w:t xml:space="preserve">, which accelerated the </w:t>
      </w:r>
      <w:r w:rsidR="006047EE">
        <w:t xml:space="preserve">integration of </w:t>
      </w:r>
      <w:r w:rsidR="006047EE">
        <w:rPr>
          <w:color w:val="000000"/>
        </w:rPr>
        <w:t xml:space="preserve">media logic into other social spheres </w:t>
      </w:r>
      <w:r w:rsidR="006047EE" w:rsidRPr="003F49F4">
        <w:fldChar w:fldCharType="begin"/>
      </w:r>
      <w:r w:rsidR="006047EE">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6047EE" w:rsidRPr="003F49F4">
        <w:fldChar w:fldCharType="separate"/>
      </w:r>
      <w:r w:rsidR="006047EE">
        <w:rPr>
          <w:noProof/>
        </w:rPr>
        <w:t>(Hjarvard, 2013)</w:t>
      </w:r>
      <w:r w:rsidR="006047EE" w:rsidRPr="003F49F4">
        <w:fldChar w:fldCharType="end"/>
      </w:r>
      <w:r w:rsidR="006047EE">
        <w:rPr>
          <w:color w:val="000000"/>
        </w:rPr>
        <w:t xml:space="preserve">. </w:t>
      </w:r>
      <w:r w:rsidR="00E53B5F">
        <w:rPr>
          <w:color w:val="000000"/>
        </w:rPr>
        <w:t>Accordingly</w:t>
      </w:r>
      <w:r w:rsidR="00E53B5F" w:rsidRPr="008B1FE3">
        <w:t>, t</w:t>
      </w:r>
      <w:r w:rsidR="00F73438" w:rsidRPr="008B1FE3">
        <w:t xml:space="preserve">he mediatization of politics accelerated around the 1980s as a result of the development of media </w:t>
      </w:r>
      <w:r w:rsidR="00F73438" w:rsidRPr="008B1FE3">
        <w:lastRenderedPageBreak/>
        <w:fldChar w:fldCharType="begin"/>
      </w:r>
      <w:r w:rsidR="00F73438"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F73438" w:rsidRPr="008B1FE3">
        <w:fldChar w:fldCharType="separate"/>
      </w:r>
      <w:r w:rsidR="00F73438" w:rsidRPr="008B1FE3">
        <w:rPr>
          <w:noProof/>
        </w:rPr>
        <w:t>(Kepplinger, 2002)</w:t>
      </w:r>
      <w:r w:rsidR="00F73438"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w:t>
      </w:r>
      <w:r w:rsidR="002148D3">
        <w:t xml:space="preserve">since </w:t>
      </w:r>
      <w:r w:rsidR="005B536C" w:rsidRPr="008B1FE3">
        <w:t>there are only two series of presidential debates before 1980 – 1960 and 1976</w:t>
      </w:r>
      <w:r w:rsidR="00A60DED">
        <w:t xml:space="preserve">. So, our results may not represent </w:t>
      </w:r>
      <w:r w:rsidR="006C01F5">
        <w:t xml:space="preserve">accurately </w:t>
      </w:r>
      <w:r w:rsidR="00A60DED">
        <w:t xml:space="preserve">what happened before 1980. </w:t>
      </w:r>
    </w:p>
    <w:p w14:paraId="00262CD0" w14:textId="2C40D35C" w:rsidR="00CA01C0" w:rsidRDefault="00FF2204" w:rsidP="00CA01C0">
      <w:pPr>
        <w:rPr>
          <w:lang w:eastAsia="zh-CN"/>
        </w:rPr>
      </w:pPr>
      <w:r>
        <w:rPr>
          <w:lang w:eastAsia="zh-CN"/>
        </w:rPr>
        <w:t>T</w:t>
      </w:r>
      <w:r>
        <w:rPr>
          <w:rFonts w:hint="eastAsia"/>
          <w:lang w:eastAsia="zh-CN"/>
        </w:rPr>
        <w:t>he</w:t>
      </w:r>
      <w:r>
        <w:rPr>
          <w:lang w:eastAsia="zh-CN"/>
        </w:rPr>
        <w:t xml:space="preserve"> increasingly widen</w:t>
      </w:r>
      <w:r w:rsidR="002148D3">
        <w:rPr>
          <w:lang w:eastAsia="zh-CN"/>
        </w:rPr>
        <w:t>ing</w:t>
      </w:r>
      <w:r>
        <w:rPr>
          <w:lang w:eastAsia="zh-CN"/>
        </w:rPr>
        <w:t xml:space="preserve"> moral divergence </w:t>
      </w:r>
      <w:r w:rsidR="00CE0B73">
        <w:rPr>
          <w:lang w:eastAsia="zh-CN"/>
        </w:rPr>
        <w:t xml:space="preserve">suggests </w:t>
      </w:r>
      <w:r>
        <w:rPr>
          <w:lang w:eastAsia="zh-CN"/>
        </w:rPr>
        <w:t xml:space="preserve">that mediatization has been exerting an influence on political communication. It </w:t>
      </w:r>
      <w:r w:rsidR="00F74E2A">
        <w:rPr>
          <w:lang w:eastAsia="zh-CN"/>
        </w:rPr>
        <w:t>implies</w:t>
      </w:r>
      <w:r w:rsidR="00F74E2A" w:rsidRPr="00F74E2A">
        <w:rPr>
          <w:lang w:eastAsia="zh-CN"/>
        </w:rPr>
        <w:t xml:space="preserve"> </w:t>
      </w:r>
      <w:r w:rsidR="005651F4">
        <w:rPr>
          <w:lang w:eastAsia="zh-CN"/>
        </w:rPr>
        <w:t xml:space="preserve">that </w:t>
      </w:r>
      <w:r>
        <w:rPr>
          <w:lang w:eastAsia="zh-CN"/>
        </w:rPr>
        <w:t xml:space="preserve">political actors would </w:t>
      </w:r>
      <w:r w:rsidR="00903AC1">
        <w:rPr>
          <w:lang w:eastAsia="zh-CN"/>
        </w:rPr>
        <w:t xml:space="preserve">emphasize </w:t>
      </w:r>
      <w:r>
        <w:rPr>
          <w:lang w:eastAsia="zh-CN"/>
        </w:rPr>
        <w:t>media logic over political bargaining logic</w:t>
      </w:r>
      <w:r w:rsidR="00A33F64">
        <w:rPr>
          <w:lang w:eastAsia="zh-CN"/>
        </w:rPr>
        <w:t xml:space="preserve"> by </w:t>
      </w:r>
      <w:r>
        <w:rPr>
          <w:lang w:eastAsia="zh-CN"/>
        </w:rPr>
        <w:t xml:space="preserve">prioritizing </w:t>
      </w:r>
      <w:r w:rsidR="00A33F64">
        <w:rPr>
          <w:lang w:eastAsia="zh-CN"/>
        </w:rPr>
        <w:t xml:space="preserve">their </w:t>
      </w:r>
      <w:r>
        <w:rPr>
          <w:lang w:eastAsia="zh-CN"/>
        </w:rPr>
        <w:t xml:space="preserve">own issue-stances and moral reasoning </w:t>
      </w:r>
      <w:r w:rsidR="00861A8E">
        <w:rPr>
          <w:lang w:eastAsia="zh-CN"/>
        </w:rPr>
        <w:t xml:space="preserve">– </w:t>
      </w:r>
      <w:r w:rsidR="002148D3">
        <w:rPr>
          <w:lang w:eastAsia="zh-CN"/>
        </w:rPr>
        <w:t xml:space="preserve">their </w:t>
      </w:r>
      <w:r w:rsidR="00A33F64">
        <w:rPr>
          <w:lang w:eastAsia="zh-CN"/>
        </w:rPr>
        <w:t xml:space="preserve">personalization – </w:t>
      </w:r>
      <w:r>
        <w:rPr>
          <w:lang w:eastAsia="zh-CN"/>
        </w:rPr>
        <w:t xml:space="preserve">in certain circumstances such as </w:t>
      </w:r>
      <w:r w:rsidR="00F74E2A">
        <w:rPr>
          <w:lang w:eastAsia="zh-CN"/>
        </w:rPr>
        <w:t>president</w:t>
      </w:r>
      <w:r>
        <w:rPr>
          <w:lang w:eastAsia="zh-CN"/>
        </w:rPr>
        <w:t xml:space="preserve">ial </w:t>
      </w:r>
      <w:r w:rsidR="00861A8E">
        <w:rPr>
          <w:lang w:eastAsia="zh-CN"/>
        </w:rPr>
        <w:t>deba</w:t>
      </w:r>
      <w:r w:rsidR="00CA01C0">
        <w:rPr>
          <w:lang w:eastAsia="zh-CN"/>
        </w:rPr>
        <w:t>te</w:t>
      </w:r>
      <w:r w:rsidR="002148D3">
        <w:rPr>
          <w:lang w:eastAsia="zh-CN"/>
        </w:rPr>
        <w:t>s</w:t>
      </w:r>
      <w:r w:rsidR="00903AC1">
        <w:rPr>
          <w:lang w:eastAsia="zh-CN"/>
        </w:rPr>
        <w:t>.</w:t>
      </w:r>
      <w:r w:rsidR="00CA01C0">
        <w:rPr>
          <w:lang w:eastAsia="zh-CN"/>
        </w:rPr>
        <w:t xml:space="preserve"> </w:t>
      </w:r>
      <w:r w:rsidR="00903AC1">
        <w:rPr>
          <w:lang w:eastAsia="zh-CN"/>
        </w:rPr>
        <w:t xml:space="preserve">This </w:t>
      </w:r>
      <w:r w:rsidR="00CA01C0">
        <w:rPr>
          <w:lang w:eastAsia="zh-CN"/>
        </w:rPr>
        <w:t xml:space="preserve">could </w:t>
      </w:r>
      <w:r w:rsidR="002148D3">
        <w:rPr>
          <w:lang w:eastAsia="zh-CN"/>
        </w:rPr>
        <w:t xml:space="preserve">have </w:t>
      </w:r>
      <w:r w:rsidR="00D640C8">
        <w:rPr>
          <w:rFonts w:hint="eastAsia"/>
          <w:lang w:eastAsia="zh-CN"/>
        </w:rPr>
        <w:t>both</w:t>
      </w:r>
      <w:r w:rsidR="00D640C8">
        <w:rPr>
          <w:lang w:eastAsia="zh-CN"/>
        </w:rPr>
        <w:t xml:space="preserve"> positive and negative effects</w:t>
      </w:r>
      <w:r w:rsidR="00DB0F52">
        <w:rPr>
          <w:lang w:eastAsia="zh-CN"/>
        </w:rPr>
        <w:t xml:space="preserve"> on </w:t>
      </w:r>
      <w:r w:rsidR="005B2D03">
        <w:rPr>
          <w:lang w:eastAsia="zh-CN"/>
        </w:rPr>
        <w:t>democracy</w:t>
      </w:r>
      <w:r w:rsidR="00DB0F52">
        <w:rPr>
          <w:lang w:eastAsia="zh-CN"/>
        </w:rPr>
        <w:t>.</w:t>
      </w:r>
      <w:r w:rsidR="005651F4">
        <w:rPr>
          <w:lang w:eastAsia="zh-CN"/>
        </w:rPr>
        <w:t xml:space="preserve"> </w:t>
      </w:r>
      <w:r w:rsidR="002148D3">
        <w:rPr>
          <w:lang w:eastAsia="zh-CN"/>
        </w:rPr>
        <w:t>Regarding</w:t>
      </w:r>
      <w:r w:rsidR="000206BE">
        <w:rPr>
          <w:lang w:eastAsia="zh-CN"/>
        </w:rPr>
        <w:t xml:space="preserve"> positive effects, </w:t>
      </w:r>
      <w:r w:rsidR="00CB75C4">
        <w:rPr>
          <w:lang w:eastAsia="zh-CN"/>
        </w:rPr>
        <w:t>adapting</w:t>
      </w:r>
      <w:r w:rsidR="000206BE">
        <w:rPr>
          <w:lang w:eastAsia="zh-CN"/>
        </w:rPr>
        <w:t xml:space="preserve"> media logic could </w:t>
      </w:r>
      <w:r w:rsidR="00CF0976">
        <w:rPr>
          <w:lang w:eastAsia="zh-CN"/>
        </w:rPr>
        <w:t xml:space="preserve">help the institution of politics </w:t>
      </w:r>
      <w:r w:rsidR="000206BE">
        <w:rPr>
          <w:lang w:eastAsia="zh-CN"/>
        </w:rPr>
        <w:t xml:space="preserve">attract more </w:t>
      </w:r>
      <w:r w:rsidR="00CA01C0">
        <w:rPr>
          <w:lang w:eastAsia="zh-CN"/>
        </w:rPr>
        <w:t xml:space="preserve">media coverage which could lead to </w:t>
      </w:r>
      <w:r w:rsidR="00CF0976">
        <w:rPr>
          <w:rFonts w:hint="eastAsia"/>
          <w:lang w:eastAsia="zh-CN"/>
        </w:rPr>
        <w:t>more</w:t>
      </w:r>
      <w:r w:rsidR="00CF0976">
        <w:rPr>
          <w:lang w:eastAsia="zh-CN"/>
        </w:rPr>
        <w:t xml:space="preserve"> </w:t>
      </w:r>
      <w:r w:rsidR="00CA01C0">
        <w:rPr>
          <w:lang w:eastAsia="zh-CN"/>
        </w:rPr>
        <w:t xml:space="preserve">public attention and </w:t>
      </w:r>
      <w:r w:rsidR="00CF0976">
        <w:rPr>
          <w:lang w:eastAsia="zh-CN"/>
        </w:rPr>
        <w:t>participation in democracy</w:t>
      </w:r>
      <w:r w:rsidR="00CB75C4">
        <w:rPr>
          <w:lang w:eastAsia="zh-CN"/>
        </w:rPr>
        <w:t xml:space="preserve"> (i.e., more voters). </w:t>
      </w:r>
      <w:r w:rsidR="00DB0F52">
        <w:rPr>
          <w:lang w:eastAsia="zh-CN"/>
        </w:rPr>
        <w:t xml:space="preserve">For example, </w:t>
      </w:r>
      <w:r w:rsidR="002148D3">
        <w:rPr>
          <w:lang w:eastAsia="zh-CN"/>
        </w:rPr>
        <w:t xml:space="preserve">an </w:t>
      </w:r>
      <w:r w:rsidR="00DB0F52">
        <w:rPr>
          <w:lang w:eastAsia="zh-CN"/>
        </w:rPr>
        <w:t>election campaign is highly susceptible to mediatization – adapting and internalizing more media logic – because the goal is to involve as many citizens as possible in the democra</w:t>
      </w:r>
      <w:r w:rsidR="002148D3">
        <w:rPr>
          <w:lang w:eastAsia="zh-CN"/>
        </w:rPr>
        <w:t>tic</w:t>
      </w:r>
      <w:r w:rsidR="00DB0F52">
        <w:rPr>
          <w:lang w:eastAsia="zh-CN"/>
        </w:rPr>
        <w:t xml:space="preserve"> process  </w:t>
      </w:r>
      <w:r w:rsidR="00DB0F52">
        <w:rPr>
          <w:lang w:eastAsia="zh-CN"/>
        </w:rPr>
        <w:fldChar w:fldCharType="begin"/>
      </w:r>
      <w:r w:rsidR="00DB0F5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Pr>
          <w:lang w:eastAsia="zh-CN"/>
        </w:rPr>
        <w:fldChar w:fldCharType="separate"/>
      </w:r>
      <w:r w:rsidR="00DB0F52">
        <w:rPr>
          <w:noProof/>
          <w:lang w:eastAsia="zh-CN"/>
        </w:rPr>
        <w:t>(Esser &amp; Strömbäck, 2014; Marcinkowski &amp; Steiner, 2014)</w:t>
      </w:r>
      <w:r w:rsidR="00DB0F52">
        <w:rPr>
          <w:lang w:eastAsia="zh-CN"/>
        </w:rPr>
        <w:fldChar w:fldCharType="end"/>
      </w:r>
      <w:r w:rsidR="00DB0F52">
        <w:rPr>
          <w:lang w:eastAsia="zh-CN"/>
        </w:rPr>
        <w:t xml:space="preserve">. </w:t>
      </w:r>
    </w:p>
    <w:p w14:paraId="179E7281" w14:textId="0C829E7F" w:rsidR="00CA01C0" w:rsidRDefault="00CB75C4" w:rsidP="00CA01C0">
      <w:pPr>
        <w:rPr>
          <w:lang w:eastAsia="zh-CN"/>
        </w:rPr>
      </w:pPr>
      <w:r>
        <w:rPr>
          <w:lang w:eastAsia="zh-CN"/>
        </w:rPr>
        <w:t xml:space="preserve">As for negative effects, </w:t>
      </w:r>
      <w:r w:rsidR="002148D3">
        <w:rPr>
          <w:lang w:eastAsia="zh-CN"/>
        </w:rPr>
        <w:t xml:space="preserve">the </w:t>
      </w:r>
      <w:r w:rsidR="005651F4">
        <w:rPr>
          <w:lang w:eastAsia="zh-CN"/>
        </w:rPr>
        <w:t>first</w:t>
      </w:r>
      <w:r w:rsidR="002148D3">
        <w:rPr>
          <w:lang w:eastAsia="zh-CN"/>
        </w:rPr>
        <w:t xml:space="preserve"> would be that</w:t>
      </w:r>
      <w:r w:rsidR="00B841D8">
        <w:rPr>
          <w:lang w:eastAsia="zh-CN"/>
        </w:rPr>
        <w:t xml:space="preserve"> </w:t>
      </w:r>
      <w:r w:rsidR="005B2D03">
        <w:rPr>
          <w:lang w:eastAsia="zh-CN"/>
        </w:rPr>
        <w:t xml:space="preserve">the </w:t>
      </w:r>
      <w:r w:rsidR="00CA01C0">
        <w:rPr>
          <w:lang w:eastAsia="zh-CN"/>
        </w:rPr>
        <w:t xml:space="preserve">internalization </w:t>
      </w:r>
      <w:r w:rsidR="005B2D03">
        <w:rPr>
          <w:lang w:eastAsia="zh-CN"/>
        </w:rPr>
        <w:t xml:space="preserve">of media logic </w:t>
      </w:r>
      <w:r w:rsidR="002148D3">
        <w:rPr>
          <w:lang w:eastAsia="zh-CN"/>
        </w:rPr>
        <w:t>com</w:t>
      </w:r>
      <w:r w:rsidR="00B841D8">
        <w:rPr>
          <w:lang w:eastAsia="zh-CN"/>
        </w:rPr>
        <w:t>pels</w:t>
      </w:r>
      <w:r w:rsidR="005B2D03">
        <w:rPr>
          <w:lang w:eastAsia="zh-CN"/>
        </w:rPr>
        <w:t xml:space="preserve"> politician</w:t>
      </w:r>
      <w:r w:rsidR="002148D3">
        <w:rPr>
          <w:lang w:eastAsia="zh-CN"/>
        </w:rPr>
        <w:t>s</w:t>
      </w:r>
      <w:r w:rsidR="005B2D03">
        <w:rPr>
          <w:lang w:eastAsia="zh-CN"/>
        </w:rPr>
        <w:t xml:space="preserve"> to address the public “in a more popular idiom and to court popular support” </w:t>
      </w:r>
      <w:r w:rsidR="005B2D03">
        <w:rPr>
          <w:lang w:eastAsia="zh-CN"/>
        </w:rPr>
        <w:fldChar w:fldCharType="begin"/>
      </w:r>
      <w:r w:rsidR="00186C39">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Pr>
          <w:lang w:eastAsia="zh-CN"/>
        </w:rPr>
        <w:fldChar w:fldCharType="separate"/>
      </w:r>
      <w:r w:rsidR="00186C39">
        <w:rPr>
          <w:noProof/>
          <w:lang w:eastAsia="zh-CN"/>
        </w:rPr>
        <w:t>(Blumler &amp; Kavanagh, 1999, p. 220)</w:t>
      </w:r>
      <w:r w:rsidR="005B2D03">
        <w:rPr>
          <w:lang w:eastAsia="zh-CN"/>
        </w:rPr>
        <w:fldChar w:fldCharType="end"/>
      </w:r>
      <w:r w:rsidR="00B841D8">
        <w:rPr>
          <w:lang w:eastAsia="zh-CN"/>
        </w:rPr>
        <w:t xml:space="preserve"> and therefore entails political </w:t>
      </w:r>
      <w:r w:rsidR="00B841D8" w:rsidRPr="001B75D3">
        <w:rPr>
          <w:lang w:eastAsia="zh-CN"/>
        </w:rPr>
        <w:t xml:space="preserve">populism </w:t>
      </w:r>
      <w:r w:rsidR="00B841D8" w:rsidRPr="001B75D3">
        <w:rPr>
          <w:lang w:eastAsia="zh-CN"/>
        </w:rPr>
        <w:fldChar w:fldCharType="begin"/>
      </w:r>
      <w:r w:rsidR="00B841D8"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Pr>
          <w:lang w:eastAsia="zh-CN"/>
        </w:rPr>
        <w:fldChar w:fldCharType="separate"/>
      </w:r>
      <w:r w:rsidR="00B841D8" w:rsidRPr="001B75D3">
        <w:rPr>
          <w:noProof/>
          <w:lang w:eastAsia="zh-CN"/>
        </w:rPr>
        <w:t>(Mazzoleni, 2014)</w:t>
      </w:r>
      <w:r w:rsidR="00B841D8" w:rsidRPr="001B75D3">
        <w:rPr>
          <w:lang w:eastAsia="zh-CN"/>
        </w:rPr>
        <w:fldChar w:fldCharType="end"/>
      </w:r>
      <w:r w:rsidR="00B841D8">
        <w:rPr>
          <w:lang w:eastAsia="zh-CN"/>
        </w:rPr>
        <w:t xml:space="preserve">. </w:t>
      </w:r>
      <w:r w:rsidR="005651F4">
        <w:rPr>
          <w:lang w:eastAsia="zh-CN"/>
        </w:rPr>
        <w:t>Second</w:t>
      </w:r>
      <w:r w:rsidR="00B841D8">
        <w:rPr>
          <w:lang w:eastAsia="zh-CN"/>
        </w:rPr>
        <w:t>, media logic</w:t>
      </w:r>
      <w:r w:rsidR="00186C39">
        <w:rPr>
          <w:lang w:eastAsia="zh-CN"/>
        </w:rPr>
        <w:t xml:space="preserve"> orients political decisions towards short-term (i.e. a news cycle) media benefits (will it look good in media) rather than long-term sustainable considerations</w:t>
      </w:r>
      <w:r w:rsidR="002148D3">
        <w:rPr>
          <w:lang w:eastAsia="zh-CN"/>
        </w:rPr>
        <w:t>. T</w:t>
      </w:r>
      <w:r w:rsidR="00B841D8">
        <w:rPr>
          <w:lang w:eastAsia="zh-CN"/>
        </w:rPr>
        <w:t xml:space="preserve">herefore mediatization may limit the possible solutions that the public could </w:t>
      </w:r>
      <w:r w:rsidR="00F62D8F">
        <w:rPr>
          <w:lang w:eastAsia="zh-CN"/>
        </w:rPr>
        <w:t>be</w:t>
      </w:r>
      <w:r w:rsidR="00B841D8">
        <w:rPr>
          <w:lang w:eastAsia="zh-CN"/>
        </w:rPr>
        <w:t xml:space="preserve"> </w:t>
      </w:r>
      <w:r w:rsidR="002148D3">
        <w:rPr>
          <w:lang w:eastAsia="zh-CN"/>
        </w:rPr>
        <w:t xml:space="preserve">made </w:t>
      </w:r>
      <w:r w:rsidR="00B841D8">
        <w:rPr>
          <w:lang w:eastAsia="zh-CN"/>
        </w:rPr>
        <w:t>aware of</w:t>
      </w:r>
      <w:r w:rsidR="00186C39">
        <w:rPr>
          <w:lang w:eastAsia="zh-CN"/>
        </w:rPr>
        <w:t xml:space="preserve"> </w:t>
      </w:r>
      <w:r w:rsidR="00186C39">
        <w:rPr>
          <w:lang w:eastAsia="zh-CN"/>
        </w:rPr>
        <w:fldChar w:fldCharType="begin"/>
      </w:r>
      <w:r w:rsidR="00186C39">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Pr>
          <w:lang w:eastAsia="zh-CN"/>
        </w:rPr>
        <w:fldChar w:fldCharType="separate"/>
      </w:r>
      <w:r w:rsidR="00186C39">
        <w:rPr>
          <w:noProof/>
          <w:lang w:eastAsia="zh-CN"/>
        </w:rPr>
        <w:t>(Blumler, 2014)</w:t>
      </w:r>
      <w:r w:rsidR="00186C39">
        <w:rPr>
          <w:lang w:eastAsia="zh-CN"/>
        </w:rPr>
        <w:fldChar w:fldCharType="end"/>
      </w:r>
      <w:r w:rsidR="00B841D8">
        <w:rPr>
          <w:lang w:eastAsia="zh-CN"/>
        </w:rPr>
        <w:t xml:space="preserve">. </w:t>
      </w:r>
      <w:r w:rsidR="00CA01C0">
        <w:rPr>
          <w:lang w:eastAsia="zh-CN"/>
        </w:rPr>
        <w:t xml:space="preserve">For example, </w:t>
      </w:r>
      <w:r w:rsidR="002148D3">
        <w:rPr>
          <w:lang w:eastAsia="zh-CN"/>
        </w:rPr>
        <w:t xml:space="preserve">the way </w:t>
      </w:r>
      <w:r w:rsidR="00CA01C0">
        <w:rPr>
          <w:lang w:eastAsia="zh-CN"/>
        </w:rPr>
        <w:t xml:space="preserve">media interpret the </w:t>
      </w:r>
      <w:r w:rsidR="00D141CB">
        <w:rPr>
          <w:lang w:eastAsia="zh-CN"/>
        </w:rPr>
        <w:t xml:space="preserve">presidential </w:t>
      </w:r>
      <w:r w:rsidR="00CA01C0">
        <w:rPr>
          <w:lang w:eastAsia="zh-CN"/>
        </w:rPr>
        <w:t xml:space="preserve">debate could exert a strong influence on </w:t>
      </w:r>
      <w:r w:rsidR="002148D3">
        <w:rPr>
          <w:lang w:eastAsia="zh-CN"/>
        </w:rPr>
        <w:t xml:space="preserve">the </w:t>
      </w:r>
      <w:r w:rsidR="00CA01C0">
        <w:rPr>
          <w:lang w:eastAsia="zh-CN"/>
        </w:rPr>
        <w:t xml:space="preserve">audience’s perception of the candidates </w: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 </w:instrTex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DATA </w:instrText>
      </w:r>
      <w:r w:rsidR="00CA01C0">
        <w:rPr>
          <w:lang w:eastAsia="zh-CN"/>
        </w:rPr>
      </w:r>
      <w:r w:rsidR="00CA01C0">
        <w:rPr>
          <w:lang w:eastAsia="zh-CN"/>
        </w:rPr>
        <w:fldChar w:fldCharType="end"/>
      </w:r>
      <w:r w:rsidR="00CA01C0">
        <w:rPr>
          <w:lang w:eastAsia="zh-CN"/>
        </w:rPr>
      </w:r>
      <w:r w:rsidR="00CA01C0">
        <w:rPr>
          <w:lang w:eastAsia="zh-CN"/>
        </w:rPr>
        <w:fldChar w:fldCharType="separate"/>
      </w:r>
      <w:r w:rsidR="00CA01C0">
        <w:rPr>
          <w:noProof/>
          <w:lang w:eastAsia="zh-CN"/>
        </w:rPr>
        <w:t>(Lowry, Bridges, &amp; Barefield, 1990; McKinnon &amp; Tedesco, 1996; McKinnon, Tedesco, &amp; Kaid, 1993; Steeper, 1978)</w:t>
      </w:r>
      <w:r w:rsidR="00CA01C0">
        <w:rPr>
          <w:lang w:eastAsia="zh-CN"/>
        </w:rPr>
        <w:fldChar w:fldCharType="end"/>
      </w:r>
      <w:r w:rsidR="002148D3">
        <w:rPr>
          <w:lang w:eastAsia="zh-CN"/>
        </w:rPr>
        <w:t>.</w:t>
      </w:r>
      <w:r w:rsidR="00CA01C0">
        <w:rPr>
          <w:lang w:eastAsia="zh-CN"/>
        </w:rPr>
        <w:t xml:space="preserve"> </w:t>
      </w:r>
      <w:r w:rsidR="002148D3">
        <w:rPr>
          <w:lang w:eastAsia="zh-CN"/>
        </w:rPr>
        <w:t>P</w:t>
      </w:r>
      <w:r w:rsidR="00CA01C0">
        <w:rPr>
          <w:lang w:eastAsia="zh-CN"/>
        </w:rPr>
        <w:t xml:space="preserve">oliticians have to </w:t>
      </w:r>
      <w:r w:rsidR="00D141CB">
        <w:rPr>
          <w:lang w:eastAsia="zh-CN"/>
        </w:rPr>
        <w:t xml:space="preserve">focus on </w:t>
      </w:r>
      <w:r w:rsidR="00D141CB">
        <w:rPr>
          <w:lang w:eastAsia="zh-CN"/>
        </w:rPr>
        <w:lastRenderedPageBreak/>
        <w:t>what media want instead of what society need</w:t>
      </w:r>
      <w:r w:rsidR="002148D3">
        <w:rPr>
          <w:lang w:eastAsia="zh-CN"/>
        </w:rPr>
        <w:t>s</w:t>
      </w:r>
      <w:r w:rsidR="00D141CB">
        <w:rPr>
          <w:lang w:eastAsia="zh-CN"/>
        </w:rPr>
        <w:t xml:space="preserve"> in order to</w:t>
      </w:r>
      <w:r w:rsidR="00CA01C0">
        <w:rPr>
          <w:lang w:eastAsia="zh-CN"/>
        </w:rPr>
        <w:t xml:space="preserve"> be </w:t>
      </w:r>
      <w:r w:rsidR="002148D3">
        <w:rPr>
          <w:lang w:eastAsia="zh-CN"/>
        </w:rPr>
        <w:t>regarded in</w:t>
      </w:r>
      <w:r w:rsidR="00CA01C0">
        <w:rPr>
          <w:lang w:eastAsia="zh-CN"/>
        </w:rPr>
        <w:t xml:space="preserve"> as promising</w:t>
      </w:r>
      <w:r w:rsidR="002148D3">
        <w:rPr>
          <w:lang w:eastAsia="zh-CN"/>
        </w:rPr>
        <w:t xml:space="preserve"> a way</w:t>
      </w:r>
      <w:r w:rsidR="00CA01C0">
        <w:rPr>
          <w:lang w:eastAsia="zh-CN"/>
        </w:rPr>
        <w:t xml:space="preserve"> as possibl</w:t>
      </w:r>
      <w:r w:rsidR="00920527">
        <w:rPr>
          <w:lang w:eastAsia="zh-CN"/>
        </w:rPr>
        <w:t>e in news coverage</w:t>
      </w:r>
      <w:r w:rsidR="00CA01C0">
        <w:rPr>
          <w:lang w:eastAsia="zh-CN"/>
        </w:rPr>
        <w:t xml:space="preserve">. </w:t>
      </w:r>
    </w:p>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3BE30EA7"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That is, the degree of mediatization in politics varies according to different context</w:t>
      </w:r>
      <w:r w:rsidR="002148D3">
        <w:rPr>
          <w:lang w:eastAsia="zh-CN"/>
        </w:rPr>
        <w:t>s</w:t>
      </w:r>
      <w:r>
        <w:rPr>
          <w:lang w:eastAsia="zh-CN"/>
        </w:rPr>
        <w:t xml:space="preserve"> and situations. </w:t>
      </w:r>
      <w:r w:rsidR="00512EBE">
        <w:rPr>
          <w:lang w:eastAsia="zh-CN"/>
        </w:rPr>
        <w:t>Our results imply that</w:t>
      </w:r>
      <w:r>
        <w:rPr>
          <w:lang w:eastAsia="zh-CN"/>
        </w:rPr>
        <w:t xml:space="preserve"> politicians could</w:t>
      </w:r>
      <w:r w:rsidR="002148D3">
        <w:rPr>
          <w:lang w:eastAsia="zh-CN"/>
        </w:rPr>
        <w:t xml:space="preserve"> at least</w:t>
      </w:r>
      <w:r>
        <w:rPr>
          <w:lang w:eastAsia="zh-CN"/>
        </w:rPr>
        <w:t xml:space="preserve"> choose how much media logic to a</w:t>
      </w:r>
      <w:r w:rsidR="002148D3">
        <w:rPr>
          <w:lang w:eastAsia="zh-CN"/>
        </w:rPr>
        <w:t>dhere</w:t>
      </w:r>
      <w:r>
        <w:rPr>
          <w:lang w:eastAsia="zh-CN"/>
        </w:rPr>
        <w:t xml:space="preserve"> to in presidential debates. </w:t>
      </w:r>
    </w:p>
    <w:p w14:paraId="09596C11" w14:textId="1ABE0E08"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2148D3">
        <w:rPr>
          <w:lang w:eastAsia="zh-CN"/>
        </w:rPr>
        <w:t xml:space="preserve"> that</w:t>
      </w:r>
      <w:r w:rsidR="00930C80">
        <w:rPr>
          <w:lang w:eastAsia="zh-CN"/>
        </w:rPr>
        <w:t xml:space="preserve"> “politicians react to the 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 xml:space="preserve">The first debate is more important than </w:t>
      </w:r>
      <w:r w:rsidR="002148D3">
        <w:rPr>
          <w:lang w:eastAsia="zh-CN"/>
        </w:rPr>
        <w:t>the</w:t>
      </w:r>
      <w:r w:rsidR="00DA27E2">
        <w:rPr>
          <w:lang w:eastAsia="zh-CN"/>
        </w:rPr>
        <w:t xml:space="preserve"> following debates because it usually attracts</w:t>
      </w:r>
      <w:r w:rsidR="00511D1C">
        <w:rPr>
          <w:lang w:eastAsia="zh-CN"/>
        </w:rPr>
        <w:t xml:space="preserve"> the</w:t>
      </w:r>
      <w:r w:rsidR="00DA27E2">
        <w:rPr>
          <w:lang w:eastAsia="zh-CN"/>
        </w:rPr>
        <w:t xml:space="preserve"> highest viewership. Plus, by the time of the second debate, </w:t>
      </w:r>
      <w:r w:rsidR="002148D3">
        <w:rPr>
          <w:lang w:eastAsia="zh-CN"/>
        </w:rPr>
        <w:t xml:space="preserve">many </w:t>
      </w:r>
      <w:r w:rsidR="00DA27E2">
        <w:rPr>
          <w:lang w:eastAsia="zh-CN"/>
        </w:rPr>
        <w:t xml:space="preserve">voters would have </w:t>
      </w:r>
      <w:r w:rsidR="006C01F5">
        <w:rPr>
          <w:lang w:eastAsia="zh-CN"/>
        </w:rPr>
        <w:t xml:space="preserve">already </w:t>
      </w:r>
      <w:r w:rsidR="00DA27E2">
        <w:rPr>
          <w:lang w:eastAsia="zh-CN"/>
        </w:rPr>
        <w:t xml:space="preserve">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w:t>
      </w:r>
      <w:r w:rsidR="002148D3">
        <w:rPr>
          <w:lang w:eastAsia="zh-CN"/>
        </w:rPr>
        <w:t xml:space="preserve">if they hope </w:t>
      </w:r>
      <w:r w:rsidR="00483A3A">
        <w:rPr>
          <w:lang w:eastAsia="zh-CN"/>
        </w:rPr>
        <w:t>to attract ballots</w:t>
      </w:r>
      <w:r w:rsidR="002148D3">
        <w:rPr>
          <w:lang w:eastAsia="zh-CN"/>
        </w:rPr>
        <w:t xml:space="preserve">. </w:t>
      </w:r>
      <w:r w:rsidR="00483A3A">
        <w:rPr>
          <w:lang w:eastAsia="zh-CN"/>
        </w:rPr>
        <w:t xml:space="preserve"> </w:t>
      </w:r>
      <w:r w:rsidR="002148D3">
        <w:rPr>
          <w:lang w:eastAsia="zh-CN"/>
        </w:rPr>
        <w:t xml:space="preserve">The first debate has the </w:t>
      </w:r>
      <w:r w:rsidR="00DA27E2">
        <w:rPr>
          <w:lang w:eastAsia="zh-CN"/>
        </w:rPr>
        <w:t xml:space="preserve">most self-centered speech, </w:t>
      </w:r>
      <w:r w:rsidR="002148D3">
        <w:rPr>
          <w:lang w:eastAsia="zh-CN"/>
        </w:rPr>
        <w:t xml:space="preserve">and </w:t>
      </w:r>
      <w:r w:rsidR="00DA27E2">
        <w:rPr>
          <w:lang w:eastAsia="zh-CN"/>
        </w:rPr>
        <w:t xml:space="preserve">thus the biggest moral divergence. </w:t>
      </w:r>
      <w:r w:rsidR="00483A3A">
        <w:rPr>
          <w:lang w:eastAsia="zh-CN"/>
        </w:rPr>
        <w:t xml:space="preserve">In other words, presidential candidates chose to abide </w:t>
      </w:r>
      <w:r w:rsidR="002148D3">
        <w:rPr>
          <w:lang w:eastAsia="zh-CN"/>
        </w:rPr>
        <w:t>by</w:t>
      </w:r>
      <w:r w:rsidR="00483A3A">
        <w:rPr>
          <w:lang w:eastAsia="zh-CN"/>
        </w:rPr>
        <w:t xml:space="preserve"> more media logic in the first </w:t>
      </w:r>
      <w:r>
        <w:rPr>
          <w:lang w:eastAsia="zh-CN"/>
        </w:rPr>
        <w:t xml:space="preserve">round of presidential </w:t>
      </w:r>
      <w:r w:rsidR="00483A3A">
        <w:rPr>
          <w:lang w:eastAsia="zh-CN"/>
        </w:rPr>
        <w:t>debate</w:t>
      </w:r>
      <w:r w:rsidR="002148D3">
        <w:rPr>
          <w:lang w:eastAsia="zh-CN"/>
        </w:rPr>
        <w:t>s</w:t>
      </w:r>
      <w:r w:rsidR="009F02CE">
        <w:rPr>
          <w:lang w:eastAsia="zh-CN"/>
        </w:rPr>
        <w:t>.</w:t>
      </w:r>
    </w:p>
    <w:p w14:paraId="7D07ACBD" w14:textId="477179FF"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w:t>
      </w:r>
      <w:r w:rsidR="006C01F5">
        <w:rPr>
          <w:lang w:eastAsia="zh-CN"/>
        </w:rPr>
        <w:t xml:space="preserve">not </w:t>
      </w:r>
      <w:r w:rsidR="00C239BB">
        <w:rPr>
          <w:lang w:eastAsia="zh-CN"/>
        </w:rPr>
        <w:t>b</w:t>
      </w:r>
      <w:r w:rsidR="006C01F5">
        <w:rPr>
          <w:lang w:eastAsia="zh-CN"/>
        </w:rPr>
        <w:t>e</w:t>
      </w:r>
      <w:r>
        <w:rPr>
          <w:lang w:eastAsia="zh-CN"/>
        </w:rPr>
        <w:t xml:space="preserve">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w:t>
      </w:r>
      <w:r w:rsidR="002148D3">
        <w:rPr>
          <w:lang w:eastAsia="zh-CN"/>
        </w:rPr>
        <w:t xml:space="preserve">a </w:t>
      </w:r>
      <w:r w:rsidR="00C36A64">
        <w:rPr>
          <w:lang w:eastAsia="zh-CN"/>
        </w:rPr>
        <w:t xml:space="preserve">systematic driving force from the political communication system </w:t>
      </w:r>
      <w:r w:rsidR="006C01F5">
        <w:rPr>
          <w:lang w:eastAsia="zh-CN"/>
        </w:rPr>
        <w:t>in</w:t>
      </w:r>
      <w:r w:rsidR="00C36A64">
        <w:rPr>
          <w:lang w:eastAsia="zh-CN"/>
        </w:rPr>
        <w:t xml:space="preserve"> the United States:</w:t>
      </w:r>
    </w:p>
    <w:p w14:paraId="5B681287" w14:textId="595F07F7"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 xml:space="preserve">corps eager to tell stories about a political logic bound to </w:t>
      </w:r>
      <w:r w:rsidRPr="00C36A64">
        <w:rPr>
          <w:lang w:eastAsia="zh-CN"/>
        </w:rPr>
        <w:lastRenderedPageBreak/>
        <w:t>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F40A24">
        <w:rPr>
          <w:lang w:eastAsia="zh-CN"/>
        </w:rPr>
        <w:instrText xml:space="preserve"> ADDIN EN.CITE &lt;EndNote&gt;&lt;Cite&gt;&lt;Author&gt;D’Angelo&lt;/Author&gt;&lt;Year&gt;2014&lt;/Year&gt;&lt;RecNum&gt;619&lt;/RecNum&gt;&lt;Pages&gt;160&lt;/Pages&gt;&lt;DisplayText&gt;(D’Angelo, Büchel, &amp;amp; Esser,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F40A24">
        <w:rPr>
          <w:noProof/>
          <w:lang w:eastAsia="zh-CN"/>
        </w:rPr>
        <w:t>(D’Angelo, Büchel, &amp; Esser, 2014, p. 160)</w:t>
      </w:r>
      <w:r w:rsidR="00F40A24">
        <w:rPr>
          <w:lang w:eastAsia="zh-CN"/>
        </w:rPr>
        <w:fldChar w:fldCharType="end"/>
      </w:r>
    </w:p>
    <w:p w14:paraId="17433E80" w14:textId="478C3901" w:rsidR="003F15F4" w:rsidRDefault="00F40A24" w:rsidP="009857CD">
      <w:pPr>
        <w:widowControl/>
        <w:autoSpaceDE/>
        <w:autoSpaceDN/>
        <w:adjustRightInd/>
        <w:ind w:firstLine="0"/>
        <w:rPr>
          <w:b/>
          <w:bCs/>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2148D3">
        <w:rPr>
          <w:lang w:eastAsia="zh-CN"/>
        </w:rPr>
        <w:t>s</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t>Accordingly</w:t>
      </w:r>
      <w:r w:rsidR="0052295E">
        <w:rPr>
          <w:lang w:eastAsia="zh-CN"/>
        </w:rPr>
        <w:t xml:space="preserve">, </w:t>
      </w:r>
      <w:r w:rsidR="006D35D9">
        <w:rPr>
          <w:lang w:eastAsia="zh-CN"/>
        </w:rPr>
        <w:t>presidential debate</w:t>
      </w:r>
      <w:r w:rsidR="002148D3">
        <w:rPr>
          <w:lang w:eastAsia="zh-CN"/>
        </w:rPr>
        <w:t>s</w:t>
      </w:r>
      <w:r w:rsidR="00BA2B4B">
        <w:rPr>
          <w:lang w:eastAsia="zh-CN"/>
        </w:rPr>
        <w:t xml:space="preserve"> </w:t>
      </w:r>
      <w:r w:rsidR="006D35D9">
        <w:rPr>
          <w:lang w:eastAsia="zh-CN"/>
        </w:rPr>
        <w:t>need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187BE7">
        <w:rPr>
          <w:lang w:eastAsia="zh-CN"/>
        </w:rPr>
        <w:t xml:space="preserve">, 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 xml:space="preserve">, </w:t>
      </w:r>
      <w:r w:rsidR="002148D3">
        <w:rPr>
          <w:lang w:eastAsia="zh-CN"/>
        </w:rPr>
        <w:t xml:space="preserve">could minimize </w:t>
      </w:r>
      <w:r w:rsidR="00187BE7">
        <w:rPr>
          <w:lang w:eastAsia="zh-CN"/>
        </w:rPr>
        <w:t xml:space="preserve"> </w:t>
      </w:r>
      <w:r w:rsidR="00F73438">
        <w:rPr>
          <w:lang w:eastAsia="zh-CN"/>
        </w:rPr>
        <w:t>personalization</w:t>
      </w:r>
      <w:r w:rsidR="000E049B">
        <w:rPr>
          <w:lang w:eastAsia="zh-CN"/>
        </w:rPr>
        <w:t xml:space="preserve"> </w:t>
      </w:r>
      <w:r w:rsidR="00B3003A">
        <w:rPr>
          <w:lang w:eastAsia="zh-CN"/>
        </w:rPr>
        <w:t xml:space="preserve">caused by mediatization </w:t>
      </w:r>
      <w:r w:rsidR="002148D3">
        <w:rPr>
          <w:lang w:eastAsia="zh-CN"/>
        </w:rPr>
        <w:t xml:space="preserve">that </w:t>
      </w:r>
      <w:r w:rsidR="003246C2">
        <w:rPr>
          <w:lang w:eastAsia="zh-CN"/>
        </w:rPr>
        <w:t>m</w:t>
      </w:r>
      <w:r w:rsidR="00F73438">
        <w:rPr>
          <w:lang w:eastAsia="zh-CN"/>
        </w:rPr>
        <w:t>ak</w:t>
      </w:r>
      <w:r w:rsidR="002148D3">
        <w:rPr>
          <w:lang w:eastAsia="zh-CN"/>
        </w:rPr>
        <w:t>e</w:t>
      </w:r>
      <w:r w:rsidR="006C01F5">
        <w:rPr>
          <w:lang w:eastAsia="zh-CN"/>
        </w:rPr>
        <w:t>s</w:t>
      </w:r>
      <w:r w:rsidR="00F73438">
        <w:rPr>
          <w:lang w:eastAsia="zh-CN"/>
        </w:rPr>
        <w:t xml:space="preserve"> the debate less</w:t>
      </w:r>
      <w:r w:rsidR="00511D1C">
        <w:rPr>
          <w:lang w:eastAsia="zh-CN"/>
        </w:rPr>
        <w:t xml:space="preserve">  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r w:rsidR="00F73438">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6B8C7814" w14:textId="77777777" w:rsidR="00277FA6" w:rsidRPr="00277FA6" w:rsidRDefault="00F73438" w:rsidP="00277FA6">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277FA6" w:rsidRPr="00277FA6">
        <w:rPr>
          <w:noProof/>
        </w:rPr>
        <w:t xml:space="preserve">Altheide, D. L., &amp; Snow, R. P. (1979). </w:t>
      </w:r>
      <w:r w:rsidR="00277FA6" w:rsidRPr="00277FA6">
        <w:rPr>
          <w:i/>
          <w:noProof/>
        </w:rPr>
        <w:t>Media Logic</w:t>
      </w:r>
      <w:r w:rsidR="00277FA6" w:rsidRPr="00277FA6">
        <w:rPr>
          <w:noProof/>
        </w:rPr>
        <w:t>. Beverly Hills, CA: Sage.</w:t>
      </w:r>
    </w:p>
    <w:p w14:paraId="7D7F8A34" w14:textId="77777777" w:rsidR="00277FA6" w:rsidRPr="00277FA6" w:rsidRDefault="00277FA6" w:rsidP="00277FA6">
      <w:pPr>
        <w:pStyle w:val="EndNoteBibliography"/>
        <w:ind w:left="720" w:hanging="720"/>
        <w:rPr>
          <w:noProof/>
        </w:rPr>
      </w:pPr>
      <w:r w:rsidRPr="00277FA6">
        <w:rPr>
          <w:noProof/>
        </w:rPr>
        <w:t xml:space="preserve">Altheide, D. L., &amp; Snow, R. P. (1988). Toward a theory of mediation. </w:t>
      </w:r>
      <w:r w:rsidRPr="00277FA6">
        <w:rPr>
          <w:i/>
          <w:noProof/>
        </w:rPr>
        <w:t>Annals of the International Communication Association, 11</w:t>
      </w:r>
      <w:r w:rsidRPr="00277FA6">
        <w:rPr>
          <w:noProof/>
        </w:rPr>
        <w:t xml:space="preserve">(1), 194-223. </w:t>
      </w:r>
    </w:p>
    <w:p w14:paraId="78F160DF" w14:textId="77777777" w:rsidR="00277FA6" w:rsidRPr="00277FA6" w:rsidRDefault="00277FA6" w:rsidP="00277FA6">
      <w:pPr>
        <w:pStyle w:val="EndNoteBibliography"/>
        <w:ind w:left="720" w:hanging="720"/>
        <w:rPr>
          <w:noProof/>
        </w:rPr>
      </w:pPr>
      <w:r w:rsidRPr="00277FA6">
        <w:rPr>
          <w:noProof/>
        </w:rPr>
        <w:t xml:space="preserve">Altheide, D. L., &amp; Snow, R. P. (1991). </w:t>
      </w:r>
      <w:r w:rsidRPr="00277FA6">
        <w:rPr>
          <w:i/>
          <w:noProof/>
        </w:rPr>
        <w:t>Media Worlds in the Postjournalism Era</w:t>
      </w:r>
      <w:r w:rsidRPr="00277FA6">
        <w:rPr>
          <w:noProof/>
        </w:rPr>
        <w:t>. New York: Aldine de Gruyter.</w:t>
      </w:r>
    </w:p>
    <w:p w14:paraId="7E070F02" w14:textId="77777777" w:rsidR="00277FA6" w:rsidRPr="00277FA6" w:rsidRDefault="00277FA6" w:rsidP="00277FA6">
      <w:pPr>
        <w:pStyle w:val="EndNoteBibliography"/>
        <w:ind w:left="720" w:hanging="720"/>
        <w:rPr>
          <w:noProof/>
        </w:rPr>
      </w:pPr>
      <w:r w:rsidRPr="00277FA6">
        <w:rPr>
          <w:noProof/>
        </w:rPr>
        <w:t xml:space="preserve">Araque, O., Gatti, L., &amp; Kalimeri, K. (2020). MoralStrength: Exploiting a moral lexicon and embedding similarity for moral foundations prediction. </w:t>
      </w:r>
      <w:r w:rsidRPr="00277FA6">
        <w:rPr>
          <w:i/>
          <w:noProof/>
        </w:rPr>
        <w:t>Knowledge-based systems, 191</w:t>
      </w:r>
      <w:r w:rsidRPr="00277FA6">
        <w:rPr>
          <w:noProof/>
        </w:rPr>
        <w:t xml:space="preserve">, 105184. </w:t>
      </w:r>
    </w:p>
    <w:p w14:paraId="42DF5FBA" w14:textId="77777777" w:rsidR="00277FA6" w:rsidRPr="00277FA6" w:rsidRDefault="00277FA6" w:rsidP="00277FA6">
      <w:pPr>
        <w:pStyle w:val="EndNoteBibliography"/>
        <w:ind w:left="720" w:hanging="720"/>
        <w:rPr>
          <w:noProof/>
        </w:rPr>
      </w:pPr>
      <w:r w:rsidRPr="00277FA6">
        <w:rPr>
          <w:noProof/>
        </w:rPr>
        <w:t xml:space="preserve">Bastien, F. (2018). Using parallel content analysis to measure mediatization of politics: The televised leaders’ debates in Canada, 1968–2008. </w:t>
      </w:r>
      <w:r w:rsidRPr="00277FA6">
        <w:rPr>
          <w:i/>
          <w:noProof/>
        </w:rPr>
        <w:t>Journalism</w:t>
      </w:r>
      <w:r w:rsidRPr="00277FA6">
        <w:rPr>
          <w:noProof/>
        </w:rPr>
        <w:t xml:space="preserve">. </w:t>
      </w:r>
    </w:p>
    <w:p w14:paraId="59801E9E" w14:textId="77777777" w:rsidR="00277FA6" w:rsidRPr="00277FA6" w:rsidRDefault="00277FA6" w:rsidP="00277FA6">
      <w:pPr>
        <w:pStyle w:val="EndNoteBibliography"/>
        <w:ind w:left="720" w:hanging="720"/>
        <w:rPr>
          <w:noProof/>
        </w:rPr>
      </w:pPr>
      <w:r w:rsidRPr="00277FA6">
        <w:rPr>
          <w:noProof/>
        </w:rPr>
        <w:t xml:space="preserve">Bates, D., Mächler, M., Bolker, B., &amp; Walker, S. (2014). Fitting linear mixed-effects models using lme4. </w:t>
      </w:r>
      <w:r w:rsidRPr="00277FA6">
        <w:rPr>
          <w:i/>
          <w:noProof/>
        </w:rPr>
        <w:t>arXiv preprint arXiv:1406.5823</w:t>
      </w:r>
      <w:r w:rsidRPr="00277FA6">
        <w:rPr>
          <w:noProof/>
        </w:rPr>
        <w:t xml:space="preserve">. </w:t>
      </w:r>
    </w:p>
    <w:p w14:paraId="25304026" w14:textId="77777777" w:rsidR="00277FA6" w:rsidRPr="00277FA6" w:rsidRDefault="00277FA6" w:rsidP="00277FA6">
      <w:pPr>
        <w:pStyle w:val="EndNoteBibliography"/>
        <w:ind w:left="720" w:hanging="720"/>
        <w:rPr>
          <w:noProof/>
        </w:rPr>
      </w:pPr>
      <w:r w:rsidRPr="00277FA6">
        <w:rPr>
          <w:noProof/>
        </w:rPr>
        <w:t xml:space="preserve">Beck, C. S. (1996). “I've got some points I'd like to make here”: The achievement of social face through turn management during the 1992 vice presidential debate. </w:t>
      </w:r>
      <w:r w:rsidRPr="00277FA6">
        <w:rPr>
          <w:i/>
          <w:noProof/>
        </w:rPr>
        <w:t>Political communication, 13</w:t>
      </w:r>
      <w:r w:rsidRPr="00277FA6">
        <w:rPr>
          <w:noProof/>
        </w:rPr>
        <w:t xml:space="preserve">(2), 165-180. </w:t>
      </w:r>
    </w:p>
    <w:p w14:paraId="6823BCB4" w14:textId="77777777" w:rsidR="00277FA6" w:rsidRPr="00277FA6" w:rsidRDefault="00277FA6" w:rsidP="00277FA6">
      <w:pPr>
        <w:pStyle w:val="EndNoteBibliography"/>
        <w:ind w:left="720" w:hanging="720"/>
        <w:rPr>
          <w:noProof/>
        </w:rPr>
      </w:pPr>
      <w:r w:rsidRPr="00277FA6">
        <w:rPr>
          <w:noProof/>
        </w:rPr>
        <w:t xml:space="preserve">Benoit, W. L., &amp; Wells, W. T. (1996). </w:t>
      </w:r>
      <w:r w:rsidRPr="00277FA6">
        <w:rPr>
          <w:i/>
          <w:noProof/>
        </w:rPr>
        <w:t>Candidates in conflict: Persuasive attack and defense in the 1992 presidential debates</w:t>
      </w:r>
      <w:r w:rsidRPr="00277FA6">
        <w:rPr>
          <w:noProof/>
        </w:rPr>
        <w:t>: University of Alabama Press.</w:t>
      </w:r>
    </w:p>
    <w:p w14:paraId="6728CFA6" w14:textId="77777777" w:rsidR="00277FA6" w:rsidRPr="00277FA6" w:rsidRDefault="00277FA6" w:rsidP="00277FA6">
      <w:pPr>
        <w:pStyle w:val="EndNoteBibliography"/>
        <w:ind w:left="720" w:hanging="720"/>
        <w:rPr>
          <w:noProof/>
        </w:rPr>
      </w:pPr>
      <w:r w:rsidRPr="00277FA6">
        <w:rPr>
          <w:noProof/>
        </w:rPr>
        <w:t xml:space="preserve">Bilmes, J. (1999). Questions, answers, and the organization of talk in the 1992 vice presidential debate: Fundamental considerations. </w:t>
      </w:r>
      <w:r w:rsidRPr="00277FA6">
        <w:rPr>
          <w:i/>
          <w:noProof/>
        </w:rPr>
        <w:t>Research on Language and Social Interaction, 32</w:t>
      </w:r>
      <w:r w:rsidRPr="00277FA6">
        <w:rPr>
          <w:noProof/>
        </w:rPr>
        <w:t xml:space="preserve">(3), 213-242. </w:t>
      </w:r>
    </w:p>
    <w:p w14:paraId="24993B16" w14:textId="77777777" w:rsidR="00277FA6" w:rsidRPr="00277FA6" w:rsidRDefault="00277FA6" w:rsidP="00277FA6">
      <w:pPr>
        <w:pStyle w:val="EndNoteBibliography"/>
        <w:ind w:left="720" w:hanging="720"/>
        <w:rPr>
          <w:noProof/>
        </w:rPr>
      </w:pPr>
      <w:r w:rsidRPr="00277FA6">
        <w:rPr>
          <w:noProof/>
        </w:rPr>
        <w:t xml:space="preserve">Blumler, J. G. (2014). Mediatization and democracy. In </w:t>
      </w:r>
      <w:r w:rsidRPr="00277FA6">
        <w:rPr>
          <w:i/>
          <w:noProof/>
        </w:rPr>
        <w:t>Mediatization of politics</w:t>
      </w:r>
      <w:r w:rsidRPr="00277FA6">
        <w:rPr>
          <w:noProof/>
        </w:rPr>
        <w:t xml:space="preserve"> (pp. 31-41): Springer.</w:t>
      </w:r>
    </w:p>
    <w:p w14:paraId="5B41A106" w14:textId="77777777" w:rsidR="00277FA6" w:rsidRPr="00277FA6" w:rsidRDefault="00277FA6" w:rsidP="00277FA6">
      <w:pPr>
        <w:pStyle w:val="EndNoteBibliography"/>
        <w:ind w:left="720" w:hanging="720"/>
        <w:rPr>
          <w:noProof/>
        </w:rPr>
      </w:pPr>
      <w:r w:rsidRPr="00277FA6">
        <w:rPr>
          <w:noProof/>
        </w:rPr>
        <w:lastRenderedPageBreak/>
        <w:t xml:space="preserve">Blumler, J. G., &amp; Kavanagh, D. (1999). The third age of political communication: Influences and features. </w:t>
      </w:r>
      <w:r w:rsidRPr="00277FA6">
        <w:rPr>
          <w:i/>
          <w:noProof/>
        </w:rPr>
        <w:t>Political communication, 16</w:t>
      </w:r>
      <w:r w:rsidRPr="00277FA6">
        <w:rPr>
          <w:noProof/>
        </w:rPr>
        <w:t xml:space="preserve">(3), 209-230. </w:t>
      </w:r>
    </w:p>
    <w:p w14:paraId="35242124" w14:textId="77777777" w:rsidR="00277FA6" w:rsidRPr="00277FA6" w:rsidRDefault="00277FA6" w:rsidP="00277FA6">
      <w:pPr>
        <w:pStyle w:val="EndNoteBibliography"/>
        <w:ind w:left="720" w:hanging="720"/>
        <w:rPr>
          <w:noProof/>
        </w:rPr>
      </w:pPr>
      <w:r w:rsidRPr="00277FA6">
        <w:rPr>
          <w:noProof/>
        </w:rPr>
        <w:t xml:space="preserve">Brants, K., &amp; Voltmer, K. (2011). </w:t>
      </w:r>
      <w:r w:rsidRPr="00277FA6">
        <w:rPr>
          <w:i/>
          <w:noProof/>
        </w:rPr>
        <w:t>Political communication in postmodern democracy: Challenging the primacy of politics</w:t>
      </w:r>
      <w:r w:rsidRPr="00277FA6">
        <w:rPr>
          <w:noProof/>
        </w:rPr>
        <w:t>: Springer.</w:t>
      </w:r>
    </w:p>
    <w:p w14:paraId="459FDAE2" w14:textId="77777777" w:rsidR="00277FA6" w:rsidRPr="00277FA6" w:rsidRDefault="00277FA6" w:rsidP="00277FA6">
      <w:pPr>
        <w:pStyle w:val="EndNoteBibliography"/>
        <w:ind w:left="720" w:hanging="720"/>
        <w:rPr>
          <w:noProof/>
        </w:rPr>
      </w:pPr>
      <w:r w:rsidRPr="00277FA6">
        <w:rPr>
          <w:noProof/>
        </w:rPr>
        <w:t xml:space="preserve">Carlin, D. B., Morris, E., &amp; Smith, S. (2001). The influence of format and questions on candidates' strategic argument choices In the 2000 presidential debates. </w:t>
      </w:r>
      <w:r w:rsidRPr="00277FA6">
        <w:rPr>
          <w:i/>
          <w:noProof/>
        </w:rPr>
        <w:t>American Behavioral Scientist, 44</w:t>
      </w:r>
      <w:r w:rsidRPr="00277FA6">
        <w:rPr>
          <w:noProof/>
        </w:rPr>
        <w:t xml:space="preserve">(12), 2196-2218. </w:t>
      </w:r>
    </w:p>
    <w:p w14:paraId="65BDA48E" w14:textId="77777777" w:rsidR="00277FA6" w:rsidRPr="00277FA6" w:rsidRDefault="00277FA6" w:rsidP="00277FA6">
      <w:pPr>
        <w:pStyle w:val="EndNoteBibliography"/>
        <w:ind w:left="720" w:hanging="720"/>
        <w:rPr>
          <w:noProof/>
        </w:rPr>
      </w:pPr>
      <w:r w:rsidRPr="00277FA6">
        <w:rPr>
          <w:noProof/>
        </w:rPr>
        <w:t xml:space="preserve">Carlin, D. P. (1989). A defense of the “debate” in presidential debates. </w:t>
      </w:r>
      <w:r w:rsidRPr="00277FA6">
        <w:rPr>
          <w:i/>
          <w:noProof/>
        </w:rPr>
        <w:t>The Journal of the American Forensic Association, 25</w:t>
      </w:r>
      <w:r w:rsidRPr="00277FA6">
        <w:rPr>
          <w:noProof/>
        </w:rPr>
        <w:t xml:space="preserve">(4), 208-213. </w:t>
      </w:r>
    </w:p>
    <w:p w14:paraId="4AF4FF25" w14:textId="77777777" w:rsidR="00277FA6" w:rsidRPr="00277FA6" w:rsidRDefault="00277FA6" w:rsidP="00277FA6">
      <w:pPr>
        <w:pStyle w:val="EndNoteBibliography"/>
        <w:ind w:left="720" w:hanging="720"/>
        <w:rPr>
          <w:noProof/>
        </w:rPr>
      </w:pPr>
      <w:r w:rsidRPr="00277FA6">
        <w:rPr>
          <w:noProof/>
        </w:rPr>
        <w:t xml:space="preserve">Carlin, D. P. (1992). Presidential debates as focal points for campaign arguments. </w:t>
      </w:r>
    </w:p>
    <w:p w14:paraId="4790CF07" w14:textId="77777777" w:rsidR="00277FA6" w:rsidRPr="00277FA6" w:rsidRDefault="00277FA6" w:rsidP="00277FA6">
      <w:pPr>
        <w:pStyle w:val="EndNoteBibliography"/>
        <w:ind w:left="720" w:hanging="720"/>
        <w:rPr>
          <w:noProof/>
        </w:rPr>
      </w:pPr>
      <w:r w:rsidRPr="00277FA6">
        <w:rPr>
          <w:noProof/>
        </w:rPr>
        <w:t xml:space="preserve">Clifford, S., &amp; Jerit, J. (2013). How words do the work of politics: Moral foundations theory and the debate over stem cell research. </w:t>
      </w:r>
      <w:r w:rsidRPr="00277FA6">
        <w:rPr>
          <w:i/>
          <w:noProof/>
        </w:rPr>
        <w:t>The Journal of Politics, 75</w:t>
      </w:r>
      <w:r w:rsidRPr="00277FA6">
        <w:rPr>
          <w:noProof/>
        </w:rPr>
        <w:t xml:space="preserve">(3), 659-671. </w:t>
      </w:r>
    </w:p>
    <w:p w14:paraId="08E30103" w14:textId="77777777" w:rsidR="00277FA6" w:rsidRPr="00277FA6" w:rsidRDefault="00277FA6" w:rsidP="00277FA6">
      <w:pPr>
        <w:pStyle w:val="EndNoteBibliography"/>
        <w:ind w:left="720" w:hanging="720"/>
        <w:rPr>
          <w:noProof/>
        </w:rPr>
      </w:pPr>
      <w:r w:rsidRPr="00277FA6">
        <w:rPr>
          <w:noProof/>
        </w:rPr>
        <w:t xml:space="preserve">D’Angelo, P., Büchel, F., &amp; Esser, F. (2014). Mediatization of campaign coverage: Metacoverage of US elections. In </w:t>
      </w:r>
      <w:r w:rsidRPr="00277FA6">
        <w:rPr>
          <w:i/>
          <w:noProof/>
        </w:rPr>
        <w:t>Mediatization of politics</w:t>
      </w:r>
      <w:r w:rsidRPr="00277FA6">
        <w:rPr>
          <w:noProof/>
        </w:rPr>
        <w:t xml:space="preserve"> (pp. 156-180): Springer.</w:t>
      </w:r>
    </w:p>
    <w:p w14:paraId="208CA215" w14:textId="77777777" w:rsidR="00277FA6" w:rsidRPr="00277FA6" w:rsidRDefault="00277FA6" w:rsidP="00277FA6">
      <w:pPr>
        <w:pStyle w:val="EndNoteBibliography"/>
        <w:ind w:left="720" w:hanging="720"/>
        <w:rPr>
          <w:noProof/>
        </w:rPr>
      </w:pPr>
      <w:r w:rsidRPr="00277FA6">
        <w:rPr>
          <w:noProof/>
        </w:rPr>
        <w:t xml:space="preserve">Dayan, D., &amp; Katz, E. (1992). </w:t>
      </w:r>
      <w:r w:rsidRPr="00277FA6">
        <w:rPr>
          <w:i/>
          <w:noProof/>
        </w:rPr>
        <w:t>Media events</w:t>
      </w:r>
      <w:r w:rsidRPr="00277FA6">
        <w:rPr>
          <w:noProof/>
        </w:rPr>
        <w:t>. Cambridge, MA: Harvard University Press.</w:t>
      </w:r>
    </w:p>
    <w:p w14:paraId="0B4FD600" w14:textId="77777777" w:rsidR="00277FA6" w:rsidRPr="00277FA6" w:rsidRDefault="00277FA6" w:rsidP="00277FA6">
      <w:pPr>
        <w:pStyle w:val="EndNoteBibliography"/>
        <w:ind w:left="720" w:hanging="720"/>
        <w:rPr>
          <w:noProof/>
        </w:rPr>
      </w:pPr>
      <w:r w:rsidRPr="00277FA6">
        <w:rPr>
          <w:noProof/>
        </w:rPr>
        <w:t xml:space="preserve">Ekström, M., Fornäs, J., Jansson, A., &amp; Jerslev, A. (2016). Three tasks for mediatization research: Contributions to an open agenda. </w:t>
      </w:r>
      <w:r w:rsidRPr="00277FA6">
        <w:rPr>
          <w:i/>
          <w:noProof/>
        </w:rPr>
        <w:t>Media, culture &amp; society, 38</w:t>
      </w:r>
      <w:r w:rsidRPr="00277FA6">
        <w:rPr>
          <w:noProof/>
        </w:rPr>
        <w:t xml:space="preserve">(7), 1090-1108. </w:t>
      </w:r>
    </w:p>
    <w:p w14:paraId="3D069E12" w14:textId="77777777" w:rsidR="00277FA6" w:rsidRPr="00277FA6" w:rsidRDefault="00277FA6" w:rsidP="00277FA6">
      <w:pPr>
        <w:pStyle w:val="EndNoteBibliography"/>
        <w:ind w:left="720" w:hanging="720"/>
        <w:rPr>
          <w:noProof/>
        </w:rPr>
      </w:pPr>
      <w:r w:rsidRPr="00277FA6">
        <w:rPr>
          <w:noProof/>
        </w:rPr>
        <w:t xml:space="preserve">Esser, F. (2013). Mediatization as a challenge: Media logic versus political logic. In H. Kriesi, S. Lavenex, F. Esser, J. Matthes, M. Bühlmann, &amp; D. Bochsler (Eds.), </w:t>
      </w:r>
      <w:r w:rsidRPr="00277FA6">
        <w:rPr>
          <w:i/>
          <w:noProof/>
        </w:rPr>
        <w:t>Democracy in the Age of Globalization and Mediatization</w:t>
      </w:r>
      <w:r w:rsidRPr="00277FA6">
        <w:rPr>
          <w:noProof/>
        </w:rPr>
        <w:t xml:space="preserve"> (pp. 155-176). London: Palgrave Macmillan.</w:t>
      </w:r>
    </w:p>
    <w:p w14:paraId="20B9DB03" w14:textId="77777777" w:rsidR="00277FA6" w:rsidRPr="00277FA6" w:rsidRDefault="00277FA6" w:rsidP="00277FA6">
      <w:pPr>
        <w:pStyle w:val="EndNoteBibliography"/>
        <w:ind w:left="720" w:hanging="720"/>
        <w:rPr>
          <w:noProof/>
        </w:rPr>
      </w:pPr>
      <w:r w:rsidRPr="00277FA6">
        <w:rPr>
          <w:noProof/>
        </w:rPr>
        <w:t xml:space="preserve">Esser, F., &amp; Strömbäck, J. (2014). A paradigm in the making: Lessons for the future of mediatization research. In </w:t>
      </w:r>
      <w:r w:rsidRPr="00277FA6">
        <w:rPr>
          <w:i/>
          <w:noProof/>
        </w:rPr>
        <w:t>Mediatization of Politics</w:t>
      </w:r>
      <w:r w:rsidRPr="00277FA6">
        <w:rPr>
          <w:noProof/>
        </w:rPr>
        <w:t xml:space="preserve"> (pp. 223-242): Springer.</w:t>
      </w:r>
    </w:p>
    <w:p w14:paraId="5AF05299" w14:textId="77777777" w:rsidR="00277FA6" w:rsidRPr="00277FA6" w:rsidRDefault="00277FA6" w:rsidP="00277FA6">
      <w:pPr>
        <w:pStyle w:val="EndNoteBibliography"/>
        <w:ind w:left="720" w:hanging="720"/>
        <w:rPr>
          <w:noProof/>
        </w:rPr>
      </w:pPr>
      <w:r w:rsidRPr="00277FA6">
        <w:rPr>
          <w:noProof/>
        </w:rPr>
        <w:t xml:space="preserve">Fernandes, D. (2020). Politics at the Mall: The Moral Foundations of Boycotts. </w:t>
      </w:r>
      <w:r w:rsidRPr="00277FA6">
        <w:rPr>
          <w:i/>
          <w:noProof/>
        </w:rPr>
        <w:t xml:space="preserve">Journal of Public </w:t>
      </w:r>
      <w:r w:rsidRPr="00277FA6">
        <w:rPr>
          <w:i/>
          <w:noProof/>
        </w:rPr>
        <w:lastRenderedPageBreak/>
        <w:t>Policy &amp; Marketing, 39</w:t>
      </w:r>
      <w:r w:rsidRPr="00277FA6">
        <w:rPr>
          <w:noProof/>
        </w:rPr>
        <w:t xml:space="preserve">(4), 494-513. </w:t>
      </w:r>
    </w:p>
    <w:p w14:paraId="69DE2B00" w14:textId="77777777" w:rsidR="00277FA6" w:rsidRPr="00277FA6" w:rsidRDefault="00277FA6" w:rsidP="00277FA6">
      <w:pPr>
        <w:pStyle w:val="EndNoteBibliography"/>
        <w:ind w:left="720" w:hanging="720"/>
        <w:rPr>
          <w:noProof/>
        </w:rPr>
      </w:pPr>
      <w:r w:rsidRPr="00277FA6">
        <w:rPr>
          <w:noProof/>
        </w:rPr>
        <w:t xml:space="preserve">Garten, J., Hoover, J., Johnson, K. M., Boghrati, R., Iskiwitch, C., &amp; Dehghani, M. (2018). Dictionaries and distributions: Combining expert knowledge and large scale textual data content analysis. </w:t>
      </w:r>
      <w:r w:rsidRPr="00277FA6">
        <w:rPr>
          <w:i/>
          <w:noProof/>
        </w:rPr>
        <w:t>Behavior research methods, 50</w:t>
      </w:r>
      <w:r w:rsidRPr="00277FA6">
        <w:rPr>
          <w:noProof/>
        </w:rPr>
        <w:t xml:space="preserve">(1), 344-361. </w:t>
      </w:r>
    </w:p>
    <w:p w14:paraId="535D914B" w14:textId="77777777" w:rsidR="00277FA6" w:rsidRPr="00277FA6" w:rsidRDefault="00277FA6" w:rsidP="00277FA6">
      <w:pPr>
        <w:pStyle w:val="EndNoteBibliography"/>
        <w:ind w:left="720" w:hanging="720"/>
        <w:rPr>
          <w:noProof/>
        </w:rPr>
      </w:pPr>
      <w:r w:rsidRPr="00277FA6">
        <w:rPr>
          <w:noProof/>
        </w:rPr>
        <w:t xml:space="preserve">Graham, J., Haidt, J., Koleva, S., Motyl, M., Iyer, R., Wojcik, S. P., &amp; Ditto, P. H. (2013). Moral foundations theory: The pragmatic validity of moral pluralism. In </w:t>
      </w:r>
      <w:r w:rsidRPr="00277FA6">
        <w:rPr>
          <w:i/>
          <w:noProof/>
        </w:rPr>
        <w:t>Advances in experimental social psychology</w:t>
      </w:r>
      <w:r w:rsidRPr="00277FA6">
        <w:rPr>
          <w:noProof/>
        </w:rPr>
        <w:t xml:space="preserve"> (Vol. 47, pp. 55-130). Cambridge, Massachusetts: Academic Press.</w:t>
      </w:r>
    </w:p>
    <w:p w14:paraId="3F64DEA7" w14:textId="77777777" w:rsidR="00277FA6" w:rsidRPr="00277FA6" w:rsidRDefault="00277FA6" w:rsidP="00277FA6">
      <w:pPr>
        <w:pStyle w:val="EndNoteBibliography"/>
        <w:ind w:left="720" w:hanging="720"/>
        <w:rPr>
          <w:noProof/>
        </w:rPr>
      </w:pPr>
      <w:r w:rsidRPr="00277FA6">
        <w:rPr>
          <w:noProof/>
        </w:rPr>
        <w:t xml:space="preserve">Graham, J., Haidt, J., &amp; Nosek, B. A. (2009). Liberals and conservatives rely on different sets of moral foundations. </w:t>
      </w:r>
      <w:r w:rsidRPr="00277FA6">
        <w:rPr>
          <w:i/>
          <w:noProof/>
        </w:rPr>
        <w:t>Journal of personality and social psychology, 96</w:t>
      </w:r>
      <w:r w:rsidRPr="00277FA6">
        <w:rPr>
          <w:noProof/>
        </w:rPr>
        <w:t xml:space="preserve">(5), 1029. </w:t>
      </w:r>
    </w:p>
    <w:p w14:paraId="2E7FE9E7" w14:textId="77777777" w:rsidR="00277FA6" w:rsidRPr="00277FA6" w:rsidRDefault="00277FA6" w:rsidP="00277FA6">
      <w:pPr>
        <w:pStyle w:val="EndNoteBibliography"/>
        <w:ind w:left="720" w:hanging="720"/>
        <w:rPr>
          <w:noProof/>
        </w:rPr>
      </w:pPr>
      <w:r w:rsidRPr="00277FA6">
        <w:rPr>
          <w:noProof/>
        </w:rPr>
        <w:t xml:space="preserve">Graham, J., Nosek, B. A., Haidt, J., Iyer, R., Koleva, S., &amp; Ditto, P. H. (2011). Mapping the moral domain. </w:t>
      </w:r>
      <w:r w:rsidRPr="00277FA6">
        <w:rPr>
          <w:i/>
          <w:noProof/>
        </w:rPr>
        <w:t>Journal of personality and social psychology, 101</w:t>
      </w:r>
      <w:r w:rsidRPr="00277FA6">
        <w:rPr>
          <w:noProof/>
        </w:rPr>
        <w:t xml:space="preserve">(2), 366. </w:t>
      </w:r>
    </w:p>
    <w:p w14:paraId="52C72CD6" w14:textId="77777777" w:rsidR="00277FA6" w:rsidRPr="00277FA6" w:rsidRDefault="00277FA6" w:rsidP="00277FA6">
      <w:pPr>
        <w:pStyle w:val="EndNoteBibliography"/>
        <w:ind w:left="720" w:hanging="720"/>
        <w:rPr>
          <w:noProof/>
        </w:rPr>
      </w:pPr>
      <w:r w:rsidRPr="00277FA6">
        <w:rPr>
          <w:noProof/>
        </w:rPr>
        <w:t xml:space="preserve">Haidt, J. (2001). The emotional dog and its rational tail: a social intuitionist approach to moral judgment. </w:t>
      </w:r>
      <w:r w:rsidRPr="00277FA6">
        <w:rPr>
          <w:i/>
          <w:noProof/>
        </w:rPr>
        <w:t>Psychological review, 108</w:t>
      </w:r>
      <w:r w:rsidRPr="00277FA6">
        <w:rPr>
          <w:noProof/>
        </w:rPr>
        <w:t xml:space="preserve">(4), 814. </w:t>
      </w:r>
    </w:p>
    <w:p w14:paraId="06110FD4" w14:textId="77777777" w:rsidR="00277FA6" w:rsidRPr="00277FA6" w:rsidRDefault="00277FA6" w:rsidP="00277FA6">
      <w:pPr>
        <w:pStyle w:val="EndNoteBibliography"/>
        <w:ind w:left="720" w:hanging="720"/>
        <w:rPr>
          <w:noProof/>
        </w:rPr>
      </w:pPr>
      <w:r w:rsidRPr="00277FA6">
        <w:rPr>
          <w:noProof/>
        </w:rPr>
        <w:t xml:space="preserve">Haidt, J. (2012). </w:t>
      </w:r>
      <w:r w:rsidRPr="00277FA6">
        <w:rPr>
          <w:i/>
          <w:noProof/>
        </w:rPr>
        <w:t>The righteous mind: Why good people are divided by politics and religion</w:t>
      </w:r>
      <w:r w:rsidRPr="00277FA6">
        <w:rPr>
          <w:noProof/>
        </w:rPr>
        <w:t xml:space="preserve"> (1 ed.). New York: Pantheon Books.</w:t>
      </w:r>
    </w:p>
    <w:p w14:paraId="00D3D971" w14:textId="77777777" w:rsidR="00277FA6" w:rsidRPr="00277FA6" w:rsidRDefault="00277FA6" w:rsidP="00277FA6">
      <w:pPr>
        <w:pStyle w:val="EndNoteBibliography"/>
        <w:ind w:left="720" w:hanging="720"/>
        <w:rPr>
          <w:noProof/>
        </w:rPr>
      </w:pPr>
      <w:r w:rsidRPr="00277FA6">
        <w:rPr>
          <w:noProof/>
        </w:rPr>
        <w:t xml:space="preserve">Haidt, J., &amp; Graham, J. (2007). When morality opposes justice: Conservatives have moral intuitions that liberals may not recognize. </w:t>
      </w:r>
      <w:r w:rsidRPr="00277FA6">
        <w:rPr>
          <w:i/>
          <w:noProof/>
        </w:rPr>
        <w:t>Social Justice Research, 20</w:t>
      </w:r>
      <w:r w:rsidRPr="00277FA6">
        <w:rPr>
          <w:noProof/>
        </w:rPr>
        <w:t xml:space="preserve">(1), 98-116. </w:t>
      </w:r>
    </w:p>
    <w:p w14:paraId="4D9E1D2F" w14:textId="77777777" w:rsidR="00277FA6" w:rsidRPr="00277FA6" w:rsidRDefault="00277FA6" w:rsidP="00277FA6">
      <w:pPr>
        <w:pStyle w:val="EndNoteBibliography"/>
        <w:ind w:left="720" w:hanging="720"/>
        <w:rPr>
          <w:noProof/>
        </w:rPr>
      </w:pPr>
      <w:r w:rsidRPr="00277FA6">
        <w:rPr>
          <w:noProof/>
        </w:rPr>
        <w:t xml:space="preserve">Haidt, J., &amp; Joseph, C. (2004). Intuitive ethics: How innately prepared intuitions generate culturally variable virtues. </w:t>
      </w:r>
      <w:r w:rsidRPr="00277FA6">
        <w:rPr>
          <w:i/>
          <w:noProof/>
        </w:rPr>
        <w:t>Daedalus, 133</w:t>
      </w:r>
      <w:r w:rsidRPr="00277FA6">
        <w:rPr>
          <w:noProof/>
        </w:rPr>
        <w:t xml:space="preserve">(4), 55-66. </w:t>
      </w:r>
    </w:p>
    <w:p w14:paraId="5D8FD6EE" w14:textId="77777777" w:rsidR="00277FA6" w:rsidRPr="00277FA6" w:rsidRDefault="00277FA6" w:rsidP="00277FA6">
      <w:pPr>
        <w:pStyle w:val="EndNoteBibliography"/>
        <w:ind w:left="720" w:hanging="720"/>
        <w:rPr>
          <w:noProof/>
        </w:rPr>
      </w:pPr>
      <w:r w:rsidRPr="00277FA6">
        <w:rPr>
          <w:noProof/>
        </w:rPr>
        <w:t xml:space="preserve">Haidt, J., &amp; Joseph, C. (2007). The moral mind: How five sets of innate intuitions guide the development of many culture-specific virtues, and perhaps even modules. </w:t>
      </w:r>
      <w:r w:rsidRPr="00277FA6">
        <w:rPr>
          <w:i/>
          <w:noProof/>
        </w:rPr>
        <w:t>The innate mind</w:t>
      </w:r>
      <w:r w:rsidRPr="00277FA6">
        <w:rPr>
          <w:noProof/>
        </w:rPr>
        <w:t xml:space="preserve">, 367-391. </w:t>
      </w:r>
    </w:p>
    <w:p w14:paraId="01EC8240" w14:textId="77777777" w:rsidR="00277FA6" w:rsidRPr="00277FA6" w:rsidRDefault="00277FA6" w:rsidP="00277FA6">
      <w:pPr>
        <w:pStyle w:val="EndNoteBibliography"/>
        <w:ind w:left="720" w:hanging="720"/>
        <w:rPr>
          <w:noProof/>
        </w:rPr>
      </w:pPr>
      <w:r w:rsidRPr="00277FA6">
        <w:rPr>
          <w:noProof/>
        </w:rPr>
        <w:lastRenderedPageBreak/>
        <w:t xml:space="preserve">Hjarvard, S. (2008). The mediatization of society. </w:t>
      </w:r>
      <w:r w:rsidRPr="00277FA6">
        <w:rPr>
          <w:i/>
          <w:noProof/>
        </w:rPr>
        <w:t>Nordicom review, 29</w:t>
      </w:r>
      <w:r w:rsidRPr="00277FA6">
        <w:rPr>
          <w:noProof/>
        </w:rPr>
        <w:t xml:space="preserve">(2), 102-131. </w:t>
      </w:r>
    </w:p>
    <w:p w14:paraId="55DAB2EA" w14:textId="77777777" w:rsidR="00277FA6" w:rsidRPr="00277FA6" w:rsidRDefault="00277FA6" w:rsidP="00277FA6">
      <w:pPr>
        <w:pStyle w:val="EndNoteBibliography"/>
        <w:ind w:left="720" w:hanging="720"/>
        <w:rPr>
          <w:noProof/>
        </w:rPr>
      </w:pPr>
      <w:r w:rsidRPr="00277FA6">
        <w:rPr>
          <w:noProof/>
        </w:rPr>
        <w:t xml:space="preserve">Hjarvard, S. (2013). </w:t>
      </w:r>
      <w:r w:rsidRPr="00277FA6">
        <w:rPr>
          <w:i/>
          <w:noProof/>
        </w:rPr>
        <w:t>The mediatization of culture and society</w:t>
      </w:r>
      <w:r w:rsidRPr="00277FA6">
        <w:rPr>
          <w:noProof/>
        </w:rPr>
        <w:t>. New York, NY: Routledge.</w:t>
      </w:r>
    </w:p>
    <w:p w14:paraId="12F7E171" w14:textId="77777777" w:rsidR="00277FA6" w:rsidRPr="00277FA6" w:rsidRDefault="00277FA6" w:rsidP="00277FA6">
      <w:pPr>
        <w:pStyle w:val="EndNoteBibliography"/>
        <w:ind w:left="720" w:hanging="720"/>
        <w:rPr>
          <w:noProof/>
        </w:rPr>
      </w:pPr>
      <w:r w:rsidRPr="00277FA6">
        <w:rPr>
          <w:noProof/>
        </w:rPr>
        <w:t xml:space="preserve">Hoover, J., Johnson, K., Boghrati, R., Graham, J., &amp; Dehghani, M. (2018). Moral framing and charitable donation: Integrating exploratory social media analyses and confirmatory experimentation. </w:t>
      </w:r>
      <w:r w:rsidRPr="00277FA6">
        <w:rPr>
          <w:i/>
          <w:noProof/>
        </w:rPr>
        <w:t>Collabra: Psychology, 4</w:t>
      </w:r>
      <w:r w:rsidRPr="00277FA6">
        <w:rPr>
          <w:noProof/>
        </w:rPr>
        <w:t xml:space="preserve">(1). </w:t>
      </w:r>
    </w:p>
    <w:p w14:paraId="3D1B29C2" w14:textId="77777777" w:rsidR="00277FA6" w:rsidRPr="00277FA6" w:rsidRDefault="00277FA6" w:rsidP="00277FA6">
      <w:pPr>
        <w:pStyle w:val="EndNoteBibliography"/>
        <w:ind w:left="720" w:hanging="720"/>
        <w:rPr>
          <w:noProof/>
        </w:rPr>
      </w:pPr>
      <w:r w:rsidRPr="00277FA6">
        <w:rPr>
          <w:noProof/>
        </w:rPr>
        <w:t xml:space="preserve">Hoover, J., Portillo-Wightman, G., Yeh, L., Havaldar, S., Davani, A. M., Lin, Y., . . . Mendlen, M. (2020). Moral Foundations Twitter Corpus: A collection of 35k tweets annotated for moral sentiment. </w:t>
      </w:r>
      <w:r w:rsidRPr="00277FA6">
        <w:rPr>
          <w:i/>
          <w:noProof/>
        </w:rPr>
        <w:t>Social Psychological and Personality Science, 11</w:t>
      </w:r>
      <w:r w:rsidRPr="00277FA6">
        <w:rPr>
          <w:noProof/>
        </w:rPr>
        <w:t xml:space="preserve">(8), 1057-1071. </w:t>
      </w:r>
    </w:p>
    <w:p w14:paraId="516C9CAA" w14:textId="77777777" w:rsidR="00277FA6" w:rsidRPr="00277FA6" w:rsidRDefault="00277FA6" w:rsidP="00277FA6">
      <w:pPr>
        <w:pStyle w:val="EndNoteBibliography"/>
        <w:ind w:left="720" w:hanging="720"/>
        <w:rPr>
          <w:noProof/>
        </w:rPr>
      </w:pPr>
      <w:r w:rsidRPr="00277FA6">
        <w:rPr>
          <w:noProof/>
        </w:rPr>
        <w:t xml:space="preserve">Jackson-Beeck, M., &amp; Meadow, R. G. (1979). The triple agenda of presidential debates. </w:t>
      </w:r>
      <w:r w:rsidRPr="00277FA6">
        <w:rPr>
          <w:i/>
          <w:noProof/>
        </w:rPr>
        <w:t>Public Opinion Quarterly, 43</w:t>
      </w:r>
      <w:r w:rsidRPr="00277FA6">
        <w:rPr>
          <w:noProof/>
        </w:rPr>
        <w:t xml:space="preserve">(2), 173-180. </w:t>
      </w:r>
    </w:p>
    <w:p w14:paraId="6EE71E52" w14:textId="77777777" w:rsidR="00277FA6" w:rsidRPr="00277FA6" w:rsidRDefault="00277FA6" w:rsidP="00277FA6">
      <w:pPr>
        <w:pStyle w:val="EndNoteBibliography"/>
        <w:ind w:left="720" w:hanging="720"/>
        <w:rPr>
          <w:noProof/>
        </w:rPr>
      </w:pPr>
      <w:r w:rsidRPr="00277FA6">
        <w:rPr>
          <w:noProof/>
        </w:rPr>
        <w:t xml:space="preserve">Jamieson, K. H., &amp; Birdsell, D. S. (1990). </w:t>
      </w:r>
      <w:r w:rsidRPr="00277FA6">
        <w:rPr>
          <w:i/>
          <w:noProof/>
        </w:rPr>
        <w:t>Presidential debates: The challenge of creating an informed electorate</w:t>
      </w:r>
      <w:r w:rsidRPr="00277FA6">
        <w:rPr>
          <w:noProof/>
        </w:rPr>
        <w:t>: Oxford University Press on Demand.</w:t>
      </w:r>
    </w:p>
    <w:p w14:paraId="4B4ACFA4" w14:textId="77777777" w:rsidR="00277FA6" w:rsidRPr="00277FA6" w:rsidRDefault="00277FA6" w:rsidP="00277FA6">
      <w:pPr>
        <w:pStyle w:val="EndNoteBibliography"/>
        <w:ind w:left="720" w:hanging="720"/>
        <w:rPr>
          <w:noProof/>
        </w:rPr>
      </w:pPr>
      <w:r w:rsidRPr="00277FA6">
        <w:rPr>
          <w:noProof/>
        </w:rPr>
        <w:t xml:space="preserve">Kepplinger, H. M. (2002). Mediatization of politics: Theory and data. </w:t>
      </w:r>
      <w:r w:rsidRPr="00277FA6">
        <w:rPr>
          <w:i/>
          <w:noProof/>
        </w:rPr>
        <w:t>Journal of communication, 52</w:t>
      </w:r>
      <w:r w:rsidRPr="00277FA6">
        <w:rPr>
          <w:noProof/>
        </w:rPr>
        <w:t xml:space="preserve">(4), 972-986. </w:t>
      </w:r>
    </w:p>
    <w:p w14:paraId="55402D31" w14:textId="77777777" w:rsidR="00277FA6" w:rsidRPr="00277FA6" w:rsidRDefault="00277FA6" w:rsidP="00277FA6">
      <w:pPr>
        <w:pStyle w:val="EndNoteBibliography"/>
        <w:ind w:left="720" w:hanging="720"/>
        <w:rPr>
          <w:noProof/>
        </w:rPr>
      </w:pPr>
      <w:r w:rsidRPr="00277FA6">
        <w:rPr>
          <w:noProof/>
        </w:rPr>
        <w:t xml:space="preserve">Koleva, S. P., Graham, J., Iyer, R., Ditto, P. H., &amp; Haidt, J. (2012). Tracing the threads: How five moral concerns (especially Purity) help explain culture war attitudes. </w:t>
      </w:r>
      <w:r w:rsidRPr="00277FA6">
        <w:rPr>
          <w:i/>
          <w:noProof/>
        </w:rPr>
        <w:t>Journal of Research in Personality, 46</w:t>
      </w:r>
      <w:r w:rsidRPr="00277FA6">
        <w:rPr>
          <w:noProof/>
        </w:rPr>
        <w:t xml:space="preserve">(2), 184-194. </w:t>
      </w:r>
    </w:p>
    <w:p w14:paraId="42053117" w14:textId="77777777" w:rsidR="00277FA6" w:rsidRPr="00277FA6" w:rsidRDefault="00277FA6" w:rsidP="00277FA6">
      <w:pPr>
        <w:pStyle w:val="EndNoteBibliography"/>
        <w:ind w:left="720" w:hanging="720"/>
        <w:rPr>
          <w:noProof/>
        </w:rPr>
      </w:pPr>
      <w:r w:rsidRPr="00277FA6">
        <w:rPr>
          <w:noProof/>
        </w:rPr>
        <w:t xml:space="preserve">Kraft, P. W. (2018). Measuring morality in political attitude expression. </w:t>
      </w:r>
      <w:r w:rsidRPr="00277FA6">
        <w:rPr>
          <w:i/>
          <w:noProof/>
        </w:rPr>
        <w:t>The Journal of Politics, 80</w:t>
      </w:r>
      <w:r w:rsidRPr="00277FA6">
        <w:rPr>
          <w:noProof/>
        </w:rPr>
        <w:t xml:space="preserve">(3), 1028-1033. </w:t>
      </w:r>
    </w:p>
    <w:p w14:paraId="14495332" w14:textId="77777777" w:rsidR="00277FA6" w:rsidRPr="00277FA6" w:rsidRDefault="00277FA6" w:rsidP="00277FA6">
      <w:pPr>
        <w:pStyle w:val="EndNoteBibliography"/>
        <w:ind w:left="720" w:hanging="720"/>
        <w:rPr>
          <w:noProof/>
        </w:rPr>
      </w:pPr>
      <w:r w:rsidRPr="00277FA6">
        <w:rPr>
          <w:noProof/>
        </w:rPr>
        <w:t xml:space="preserve">Kriesi, H. (2013). Conclusion: An assessment of the state of democracy given the challenges of globalization and mediatization. In </w:t>
      </w:r>
      <w:r w:rsidRPr="00277FA6">
        <w:rPr>
          <w:i/>
          <w:noProof/>
        </w:rPr>
        <w:t>Democracy in the Age of Globalization and Mediatization</w:t>
      </w:r>
      <w:r w:rsidRPr="00277FA6">
        <w:rPr>
          <w:noProof/>
        </w:rPr>
        <w:t xml:space="preserve"> (pp. 202-215): Springer.</w:t>
      </w:r>
    </w:p>
    <w:p w14:paraId="73979C8F" w14:textId="77777777" w:rsidR="00277FA6" w:rsidRPr="00277FA6" w:rsidRDefault="00277FA6" w:rsidP="00277FA6">
      <w:pPr>
        <w:pStyle w:val="EndNoteBibliography"/>
        <w:ind w:left="720" w:hanging="720"/>
        <w:rPr>
          <w:noProof/>
        </w:rPr>
      </w:pPr>
      <w:r w:rsidRPr="00277FA6">
        <w:rPr>
          <w:noProof/>
        </w:rPr>
        <w:t xml:space="preserve">Kristensen, N. N. (2000). Journalistik som profession. </w:t>
      </w:r>
      <w:r w:rsidRPr="00277FA6">
        <w:rPr>
          <w:i/>
          <w:noProof/>
        </w:rPr>
        <w:t xml:space="preserve">Om journalistens rolleplacering i et </w:t>
      </w:r>
      <w:r w:rsidRPr="00277FA6">
        <w:rPr>
          <w:i/>
          <w:noProof/>
        </w:rPr>
        <w:lastRenderedPageBreak/>
        <w:t>professionssociologisk perspektiv.[Journalism as profession] In F. Henriksen (Ed.), Sekvens</w:t>
      </w:r>
      <w:r w:rsidRPr="00277FA6">
        <w:rPr>
          <w:noProof/>
        </w:rPr>
        <w:t xml:space="preserve">, 159-184. </w:t>
      </w:r>
    </w:p>
    <w:p w14:paraId="189C91EB" w14:textId="77777777" w:rsidR="00277FA6" w:rsidRPr="00277FA6" w:rsidRDefault="00277FA6" w:rsidP="00277FA6">
      <w:pPr>
        <w:pStyle w:val="EndNoteBibliography"/>
        <w:ind w:left="720" w:hanging="720"/>
        <w:rPr>
          <w:noProof/>
        </w:rPr>
      </w:pPr>
      <w:r w:rsidRPr="00277FA6">
        <w:rPr>
          <w:noProof/>
        </w:rPr>
        <w:t xml:space="preserve">Lewis, P. G. (2019). Moral Foundations in the 2015-16 US Presidential Primary Debates: The Positive and Negative Moral Vocabulary of Partisan Elites. </w:t>
      </w:r>
      <w:r w:rsidRPr="00277FA6">
        <w:rPr>
          <w:i/>
          <w:noProof/>
        </w:rPr>
        <w:t>Social Sciences, 8</w:t>
      </w:r>
      <w:r w:rsidRPr="00277FA6">
        <w:rPr>
          <w:noProof/>
        </w:rPr>
        <w:t xml:space="preserve">(8), 233. </w:t>
      </w:r>
    </w:p>
    <w:p w14:paraId="1E065609" w14:textId="77777777" w:rsidR="00277FA6" w:rsidRPr="00277FA6" w:rsidRDefault="00277FA6" w:rsidP="00277FA6">
      <w:pPr>
        <w:pStyle w:val="EndNoteBibliography"/>
        <w:ind w:left="720" w:hanging="720"/>
        <w:rPr>
          <w:noProof/>
        </w:rPr>
      </w:pPr>
      <w:r w:rsidRPr="00277FA6">
        <w:rPr>
          <w:noProof/>
        </w:rPr>
        <w:t xml:space="preserve">Lowry, D. T., Bridges, J. A., &amp; Barefield, P. A. (1990). Effects of TV “Instant Analysis and Querulous Criticism:” following the First Bush-Dukakis Debate. </w:t>
      </w:r>
      <w:r w:rsidRPr="00277FA6">
        <w:rPr>
          <w:i/>
          <w:noProof/>
        </w:rPr>
        <w:t>Journalism quarterly, 67</w:t>
      </w:r>
      <w:r w:rsidRPr="00277FA6">
        <w:rPr>
          <w:noProof/>
        </w:rPr>
        <w:t xml:space="preserve">(4), 814-825. </w:t>
      </w:r>
    </w:p>
    <w:p w14:paraId="700A6CFA" w14:textId="77777777" w:rsidR="00277FA6" w:rsidRPr="00277FA6" w:rsidRDefault="00277FA6" w:rsidP="00277FA6">
      <w:pPr>
        <w:pStyle w:val="EndNoteBibliography"/>
        <w:ind w:left="720" w:hanging="720"/>
        <w:rPr>
          <w:noProof/>
        </w:rPr>
      </w:pPr>
      <w:r w:rsidRPr="00277FA6">
        <w:rPr>
          <w:noProof/>
        </w:rPr>
        <w:t xml:space="preserve">Marcinkowski, F., &amp; Steiner, A. (2014). Mediatization and political autonomy: A systems approach. In </w:t>
      </w:r>
      <w:r w:rsidRPr="00277FA6">
        <w:rPr>
          <w:i/>
          <w:noProof/>
        </w:rPr>
        <w:t>Mediatization of Politics</w:t>
      </w:r>
      <w:r w:rsidRPr="00277FA6">
        <w:rPr>
          <w:noProof/>
        </w:rPr>
        <w:t xml:space="preserve"> (pp. 74-89): Springer.</w:t>
      </w:r>
    </w:p>
    <w:p w14:paraId="4A2401BC" w14:textId="77777777" w:rsidR="00277FA6" w:rsidRPr="00277FA6" w:rsidRDefault="00277FA6" w:rsidP="00277FA6">
      <w:pPr>
        <w:pStyle w:val="EndNoteBibliography"/>
        <w:ind w:left="720" w:hanging="720"/>
        <w:rPr>
          <w:noProof/>
        </w:rPr>
      </w:pPr>
      <w:r w:rsidRPr="00277FA6">
        <w:rPr>
          <w:noProof/>
        </w:rPr>
        <w:t xml:space="preserve">Matsuo, A., Sasahara, K., Taguchi, Y., &amp; Karasawa, M. (2019). Development and validation of the japanese moral foundations dictionary. </w:t>
      </w:r>
      <w:r w:rsidRPr="00277FA6">
        <w:rPr>
          <w:i/>
          <w:noProof/>
        </w:rPr>
        <w:t>PloS one, 14</w:t>
      </w:r>
      <w:r w:rsidRPr="00277FA6">
        <w:rPr>
          <w:noProof/>
        </w:rPr>
        <w:t xml:space="preserve">(3), e0213343. </w:t>
      </w:r>
    </w:p>
    <w:p w14:paraId="1B93F3BB" w14:textId="77777777" w:rsidR="00277FA6" w:rsidRPr="00277FA6" w:rsidRDefault="00277FA6" w:rsidP="00277FA6">
      <w:pPr>
        <w:pStyle w:val="EndNoteBibliography"/>
        <w:ind w:left="720" w:hanging="720"/>
        <w:rPr>
          <w:noProof/>
        </w:rPr>
      </w:pPr>
      <w:r w:rsidRPr="00277FA6">
        <w:rPr>
          <w:noProof/>
        </w:rPr>
        <w:t xml:space="preserve">Mazzoleni, G. (2008). Mediatization of politics. In </w:t>
      </w:r>
      <w:r w:rsidRPr="00277FA6">
        <w:rPr>
          <w:i/>
          <w:noProof/>
        </w:rPr>
        <w:t>The international encyclopedia of communication</w:t>
      </w:r>
      <w:r w:rsidRPr="00277FA6">
        <w:rPr>
          <w:noProof/>
        </w:rPr>
        <w:t xml:space="preserve"> (Vol. 7, pp. 3047-3051). Hoboken, NJ: John Wiley &amp; Sons, Inc.</w:t>
      </w:r>
    </w:p>
    <w:p w14:paraId="1DBB335D" w14:textId="77777777" w:rsidR="00277FA6" w:rsidRPr="00277FA6" w:rsidRDefault="00277FA6" w:rsidP="00277FA6">
      <w:pPr>
        <w:pStyle w:val="EndNoteBibliography"/>
        <w:ind w:left="720" w:hanging="720"/>
        <w:rPr>
          <w:noProof/>
        </w:rPr>
      </w:pPr>
      <w:r w:rsidRPr="00277FA6">
        <w:rPr>
          <w:noProof/>
        </w:rPr>
        <w:t xml:space="preserve">Mazzoleni, G. (2014). Mediatization and political populism. In </w:t>
      </w:r>
      <w:r w:rsidRPr="00277FA6">
        <w:rPr>
          <w:i/>
          <w:noProof/>
        </w:rPr>
        <w:t>Mediatization of politics</w:t>
      </w:r>
      <w:r w:rsidRPr="00277FA6">
        <w:rPr>
          <w:noProof/>
        </w:rPr>
        <w:t xml:space="preserve"> (pp. 42-56): Springer.</w:t>
      </w:r>
    </w:p>
    <w:p w14:paraId="01953E25" w14:textId="77777777" w:rsidR="00277FA6" w:rsidRPr="00277FA6" w:rsidRDefault="00277FA6" w:rsidP="00277FA6">
      <w:pPr>
        <w:pStyle w:val="EndNoteBibliography"/>
        <w:ind w:left="720" w:hanging="720"/>
        <w:rPr>
          <w:noProof/>
        </w:rPr>
      </w:pPr>
      <w:r w:rsidRPr="00277FA6">
        <w:rPr>
          <w:noProof/>
        </w:rPr>
        <w:t xml:space="preserve">Mazzoleni, G., &amp; Schulz, W. (1999). " Mediatization" of politics: A challenge for democracy? </w:t>
      </w:r>
      <w:r w:rsidRPr="00277FA6">
        <w:rPr>
          <w:i/>
          <w:noProof/>
        </w:rPr>
        <w:t>Political communication, 16</w:t>
      </w:r>
      <w:r w:rsidRPr="00277FA6">
        <w:rPr>
          <w:noProof/>
        </w:rPr>
        <w:t xml:space="preserve">(3), 247-261. </w:t>
      </w:r>
    </w:p>
    <w:p w14:paraId="6DC4F87D" w14:textId="77777777" w:rsidR="00277FA6" w:rsidRPr="00277FA6" w:rsidRDefault="00277FA6" w:rsidP="00277FA6">
      <w:pPr>
        <w:pStyle w:val="EndNoteBibliography"/>
        <w:ind w:left="720" w:hanging="720"/>
        <w:rPr>
          <w:noProof/>
        </w:rPr>
      </w:pPr>
      <w:r w:rsidRPr="00277FA6">
        <w:rPr>
          <w:noProof/>
        </w:rPr>
        <w:t xml:space="preserve">McKinney, M. S., &amp; Carlin, D. B. (2004). Political campaign debates. </w:t>
      </w:r>
      <w:r w:rsidRPr="00277FA6">
        <w:rPr>
          <w:i/>
          <w:noProof/>
        </w:rPr>
        <w:t>Handbook of political communication research</w:t>
      </w:r>
      <w:r w:rsidRPr="00277FA6">
        <w:rPr>
          <w:noProof/>
        </w:rPr>
        <w:t xml:space="preserve">, 203-234. </w:t>
      </w:r>
    </w:p>
    <w:p w14:paraId="365653BF" w14:textId="77777777" w:rsidR="00277FA6" w:rsidRPr="00277FA6" w:rsidRDefault="00277FA6" w:rsidP="00277FA6">
      <w:pPr>
        <w:pStyle w:val="EndNoteBibliography"/>
        <w:ind w:left="720" w:hanging="720"/>
        <w:rPr>
          <w:noProof/>
        </w:rPr>
      </w:pPr>
      <w:r w:rsidRPr="00277FA6">
        <w:rPr>
          <w:noProof/>
        </w:rPr>
        <w:t xml:space="preserve">McKinney, M. S., Dudash, E. A., &amp; Hodgkinson, G. (2003). Viewer reactions to the 2000 presidential debates. </w:t>
      </w:r>
      <w:r w:rsidRPr="00277FA6">
        <w:rPr>
          <w:i/>
          <w:noProof/>
        </w:rPr>
        <w:t>The millennium election: Communication in the 2000 campaign</w:t>
      </w:r>
      <w:r w:rsidRPr="00277FA6">
        <w:rPr>
          <w:noProof/>
        </w:rPr>
        <w:t xml:space="preserve">, 43-58. </w:t>
      </w:r>
    </w:p>
    <w:p w14:paraId="6F3C9001" w14:textId="77777777" w:rsidR="00277FA6" w:rsidRPr="00277FA6" w:rsidRDefault="00277FA6" w:rsidP="00277FA6">
      <w:pPr>
        <w:pStyle w:val="EndNoteBibliography"/>
        <w:ind w:left="720" w:hanging="720"/>
        <w:rPr>
          <w:noProof/>
        </w:rPr>
      </w:pPr>
      <w:r w:rsidRPr="00277FA6">
        <w:rPr>
          <w:noProof/>
        </w:rPr>
        <w:t xml:space="preserve">McKinnon, L. M., &amp; Tedesco, J. C. (1996). The influence of medium and media commentary on </w:t>
      </w:r>
      <w:r w:rsidRPr="00277FA6">
        <w:rPr>
          <w:noProof/>
        </w:rPr>
        <w:lastRenderedPageBreak/>
        <w:t xml:space="preserve">presidential debate effects. </w:t>
      </w:r>
      <w:r w:rsidRPr="00277FA6">
        <w:rPr>
          <w:i/>
          <w:noProof/>
        </w:rPr>
        <w:t>The electronic election: Perspectives on the</w:t>
      </w:r>
      <w:r w:rsidRPr="00277FA6">
        <w:rPr>
          <w:noProof/>
        </w:rPr>
        <w:t xml:space="preserve">, 191-206. </w:t>
      </w:r>
    </w:p>
    <w:p w14:paraId="3E31E0C6" w14:textId="77777777" w:rsidR="00277FA6" w:rsidRPr="00277FA6" w:rsidRDefault="00277FA6" w:rsidP="00277FA6">
      <w:pPr>
        <w:pStyle w:val="EndNoteBibliography"/>
        <w:ind w:left="720" w:hanging="720"/>
        <w:rPr>
          <w:noProof/>
        </w:rPr>
      </w:pPr>
      <w:r w:rsidRPr="00277FA6">
        <w:rPr>
          <w:noProof/>
        </w:rPr>
        <w:t xml:space="preserve">McKinnon, L. M., Tedesco, J. C., &amp; Kaid, L. L. (1993). The third 1992 presidential debate: Channel and commentary effects. </w:t>
      </w:r>
      <w:r w:rsidRPr="00277FA6">
        <w:rPr>
          <w:i/>
          <w:noProof/>
        </w:rPr>
        <w:t>Argumentation and Advocacy, 30</w:t>
      </w:r>
      <w:r w:rsidRPr="00277FA6">
        <w:rPr>
          <w:noProof/>
        </w:rPr>
        <w:t xml:space="preserve">(2), 106-118. </w:t>
      </w:r>
    </w:p>
    <w:p w14:paraId="7459EDB7" w14:textId="77777777" w:rsidR="00277FA6" w:rsidRPr="00277FA6" w:rsidRDefault="00277FA6" w:rsidP="00277FA6">
      <w:pPr>
        <w:pStyle w:val="EndNoteBibliography"/>
        <w:ind w:left="720" w:hanging="720"/>
        <w:rPr>
          <w:noProof/>
        </w:rPr>
      </w:pPr>
      <w:r w:rsidRPr="00277FA6">
        <w:rPr>
          <w:noProof/>
        </w:rPr>
        <w:t xml:space="preserve">Mikolov, T., Sutskever, I., Chen, K., Corrado, G. S., &amp; Dean, J. (2013). </w:t>
      </w:r>
      <w:r w:rsidRPr="00277FA6">
        <w:rPr>
          <w:i/>
          <w:noProof/>
        </w:rPr>
        <w:t>Distributed representations of words and phrases and their compositionality.</w:t>
      </w:r>
      <w:r w:rsidRPr="00277FA6">
        <w:rPr>
          <w:noProof/>
        </w:rPr>
        <w:t xml:space="preserve"> Paper presented at the Advances in neural information processing systems.</w:t>
      </w:r>
    </w:p>
    <w:p w14:paraId="093BEA4B" w14:textId="77777777" w:rsidR="00277FA6" w:rsidRPr="00277FA6" w:rsidRDefault="00277FA6" w:rsidP="00277FA6">
      <w:pPr>
        <w:pStyle w:val="EndNoteBibliography"/>
        <w:ind w:left="720" w:hanging="720"/>
        <w:rPr>
          <w:noProof/>
        </w:rPr>
      </w:pPr>
      <w:r w:rsidRPr="00277FA6">
        <w:rPr>
          <w:noProof/>
        </w:rPr>
        <w:t xml:space="preserve">Nisbett, R. E., &amp; Wilson, T. D. (1977). Telling more than we can know: verbal reports on mental processes. </w:t>
      </w:r>
      <w:r w:rsidRPr="00277FA6">
        <w:rPr>
          <w:i/>
          <w:noProof/>
        </w:rPr>
        <w:t>Psychological review, 84</w:t>
      </w:r>
      <w:r w:rsidRPr="00277FA6">
        <w:rPr>
          <w:noProof/>
        </w:rPr>
        <w:t xml:space="preserve">(3), 231. </w:t>
      </w:r>
    </w:p>
    <w:p w14:paraId="742D4FEB" w14:textId="77777777" w:rsidR="00277FA6" w:rsidRPr="00277FA6" w:rsidRDefault="00277FA6" w:rsidP="00277FA6">
      <w:pPr>
        <w:pStyle w:val="EndNoteBibliography"/>
        <w:ind w:left="720" w:hanging="720"/>
        <w:rPr>
          <w:noProof/>
        </w:rPr>
      </w:pPr>
      <w:r w:rsidRPr="00277FA6">
        <w:rPr>
          <w:noProof/>
        </w:rPr>
        <w:t xml:space="preserve">Sagi, E., &amp; Dehghani, M. (2014). Measuring moral rhetoric in text. </w:t>
      </w:r>
      <w:r w:rsidRPr="00277FA6">
        <w:rPr>
          <w:i/>
          <w:noProof/>
        </w:rPr>
        <w:t>Social science computer review, 32</w:t>
      </w:r>
      <w:r w:rsidRPr="00277FA6">
        <w:rPr>
          <w:noProof/>
        </w:rPr>
        <w:t xml:space="preserve">(2), 132-144. </w:t>
      </w:r>
    </w:p>
    <w:p w14:paraId="3D2778A3" w14:textId="77777777" w:rsidR="00277FA6" w:rsidRPr="00277FA6" w:rsidRDefault="00277FA6" w:rsidP="00277FA6">
      <w:pPr>
        <w:pStyle w:val="EndNoteBibliography"/>
        <w:ind w:left="720" w:hanging="720"/>
        <w:rPr>
          <w:noProof/>
        </w:rPr>
      </w:pPr>
      <w:r w:rsidRPr="00277FA6">
        <w:rPr>
          <w:noProof/>
        </w:rPr>
        <w:t xml:space="preserve">Schudson, M. (1981). </w:t>
      </w:r>
      <w:r w:rsidRPr="00277FA6">
        <w:rPr>
          <w:i/>
          <w:noProof/>
        </w:rPr>
        <w:t>Discovering the news: A social history of American newspapers</w:t>
      </w:r>
      <w:r w:rsidRPr="00277FA6">
        <w:rPr>
          <w:noProof/>
        </w:rPr>
        <w:t>: Basic books.</w:t>
      </w:r>
    </w:p>
    <w:p w14:paraId="5EF075C8" w14:textId="77777777" w:rsidR="00277FA6" w:rsidRPr="00277FA6" w:rsidRDefault="00277FA6" w:rsidP="00277FA6">
      <w:pPr>
        <w:pStyle w:val="EndNoteBibliography"/>
        <w:ind w:left="720" w:hanging="720"/>
        <w:rPr>
          <w:noProof/>
        </w:rPr>
      </w:pPr>
      <w:r w:rsidRPr="00277FA6">
        <w:rPr>
          <w:noProof/>
        </w:rPr>
        <w:t xml:space="preserve">Steeper, F. T. (1978). Public response to Gerald Ford's statements on Eastern Europe in the second debate. </w:t>
      </w:r>
      <w:r w:rsidRPr="00277FA6">
        <w:rPr>
          <w:i/>
          <w:noProof/>
        </w:rPr>
        <w:t>The presidential debates: Media, electoral, and policy perspectives</w:t>
      </w:r>
      <w:r w:rsidRPr="00277FA6">
        <w:rPr>
          <w:noProof/>
        </w:rPr>
        <w:t xml:space="preserve">, 81-101. </w:t>
      </w:r>
    </w:p>
    <w:p w14:paraId="2DD08627" w14:textId="77777777" w:rsidR="00277FA6" w:rsidRPr="00277FA6" w:rsidRDefault="00277FA6" w:rsidP="00277FA6">
      <w:pPr>
        <w:pStyle w:val="EndNoteBibliography"/>
        <w:ind w:left="720" w:hanging="720"/>
        <w:rPr>
          <w:noProof/>
        </w:rPr>
      </w:pPr>
      <w:r w:rsidRPr="00277FA6">
        <w:rPr>
          <w:noProof/>
        </w:rPr>
        <w:t xml:space="preserve">Strömbäck, J. (2008). Four phases of mediatization: An analysis of the mediatization of politics. </w:t>
      </w:r>
      <w:r w:rsidRPr="00277FA6">
        <w:rPr>
          <w:i/>
          <w:noProof/>
        </w:rPr>
        <w:t>The international journal of press/politics, 13</w:t>
      </w:r>
      <w:r w:rsidRPr="00277FA6">
        <w:rPr>
          <w:noProof/>
        </w:rPr>
        <w:t xml:space="preserve">(3), 228-246. </w:t>
      </w:r>
    </w:p>
    <w:p w14:paraId="1B66EFDC" w14:textId="77777777" w:rsidR="00277FA6" w:rsidRPr="00277FA6" w:rsidRDefault="00277FA6" w:rsidP="00277FA6">
      <w:pPr>
        <w:pStyle w:val="EndNoteBibliography"/>
        <w:ind w:left="720" w:hanging="720"/>
        <w:rPr>
          <w:noProof/>
        </w:rPr>
      </w:pPr>
      <w:r w:rsidRPr="00277FA6">
        <w:rPr>
          <w:noProof/>
        </w:rPr>
        <w:t xml:space="preserve">Strömbäck, J., &amp; Esser, F. (2014). Mediatization of politics: Towards a theoretical framework. In </w:t>
      </w:r>
      <w:r w:rsidRPr="00277FA6">
        <w:rPr>
          <w:i/>
          <w:noProof/>
        </w:rPr>
        <w:t>Mediatization of politics</w:t>
      </w:r>
      <w:r w:rsidRPr="00277FA6">
        <w:rPr>
          <w:noProof/>
        </w:rPr>
        <w:t xml:space="preserve"> (pp. 3-28): Springer.</w:t>
      </w:r>
    </w:p>
    <w:p w14:paraId="5318EB84" w14:textId="77777777" w:rsidR="00277FA6" w:rsidRPr="00277FA6" w:rsidRDefault="00277FA6" w:rsidP="00277FA6">
      <w:pPr>
        <w:pStyle w:val="EndNoteBibliography"/>
        <w:ind w:left="720" w:hanging="720"/>
        <w:rPr>
          <w:noProof/>
        </w:rPr>
      </w:pPr>
      <w:r w:rsidRPr="00277FA6">
        <w:rPr>
          <w:noProof/>
        </w:rPr>
        <w:t xml:space="preserve">Strömbäck, J., Esser, F., &amp; Lundby, K. (2009). Shaping politics: Mediatization and media interventionism. </w:t>
      </w:r>
    </w:p>
    <w:p w14:paraId="47D5B397" w14:textId="77777777" w:rsidR="00277FA6" w:rsidRPr="00277FA6" w:rsidRDefault="00277FA6" w:rsidP="00277FA6">
      <w:pPr>
        <w:pStyle w:val="EndNoteBibliography"/>
        <w:ind w:left="720" w:hanging="720"/>
        <w:rPr>
          <w:noProof/>
        </w:rPr>
      </w:pPr>
      <w:r w:rsidRPr="00277FA6">
        <w:rPr>
          <w:noProof/>
        </w:rPr>
        <w:t xml:space="preserve">Van Aelst, P., Thesen, G., Walgrave, S., &amp; Vliegenthart, R. (2014). Mediatization and political agenda-setting: changing issue priorities? In </w:t>
      </w:r>
      <w:r w:rsidRPr="00277FA6">
        <w:rPr>
          <w:i/>
          <w:noProof/>
        </w:rPr>
        <w:t>Mediatization of politics</w:t>
      </w:r>
      <w:r w:rsidRPr="00277FA6">
        <w:rPr>
          <w:noProof/>
        </w:rPr>
        <w:t xml:space="preserve"> (pp. 200-220): </w:t>
      </w:r>
      <w:r w:rsidRPr="00277FA6">
        <w:rPr>
          <w:noProof/>
        </w:rPr>
        <w:lastRenderedPageBreak/>
        <w:t>Springer.</w:t>
      </w:r>
    </w:p>
    <w:p w14:paraId="56E36567" w14:textId="77777777" w:rsidR="00277FA6" w:rsidRPr="00277FA6" w:rsidRDefault="00277FA6" w:rsidP="00277FA6">
      <w:pPr>
        <w:pStyle w:val="EndNoteBibliography"/>
        <w:ind w:left="720" w:hanging="720"/>
        <w:rPr>
          <w:noProof/>
        </w:rPr>
      </w:pPr>
      <w:r w:rsidRPr="00277FA6">
        <w:rPr>
          <w:noProof/>
        </w:rPr>
        <w:t xml:space="preserve">Weber, C. R., &amp; Federico, C. M. (2013). Moral foundations and heterogeneity in ideological preferences. </w:t>
      </w:r>
      <w:r w:rsidRPr="00277FA6">
        <w:rPr>
          <w:i/>
          <w:noProof/>
        </w:rPr>
        <w:t>Political Psychology, 34</w:t>
      </w:r>
      <w:r w:rsidRPr="00277FA6">
        <w:rPr>
          <w:noProof/>
        </w:rPr>
        <w:t xml:space="preserve">(1), 107-126. </w:t>
      </w:r>
    </w:p>
    <w:p w14:paraId="1D797A33" w14:textId="7BEAC2D7" w:rsidR="0065159D" w:rsidRDefault="00277FA6" w:rsidP="00277FA6">
      <w:pPr>
        <w:pStyle w:val="EndNoteBibliography"/>
        <w:ind w:left="720" w:hanging="720"/>
        <w:rPr>
          <w:noProof/>
        </w:rPr>
      </w:pPr>
      <w:r w:rsidRPr="00277FA6">
        <w:rPr>
          <w:noProof/>
        </w:rPr>
        <w:t xml:space="preserve">Wheatley, T., &amp; Haidt, J. (2005). Hypnotic disgust makes moral judgments more severe. </w:t>
      </w:r>
      <w:r w:rsidRPr="00277FA6">
        <w:rPr>
          <w:i/>
          <w:noProof/>
        </w:rPr>
        <w:t>Psychological science, 16</w:t>
      </w:r>
      <w:r w:rsidRPr="00277FA6">
        <w:rPr>
          <w:noProof/>
        </w:rPr>
        <w:t xml:space="preserve">(10), 780-784. </w:t>
      </w:r>
    </w:p>
    <w:p w14:paraId="7841B5C0" w14:textId="77777777" w:rsidR="0065159D" w:rsidRDefault="0065159D">
      <w:pPr>
        <w:widowControl/>
        <w:autoSpaceDE/>
        <w:autoSpaceDN/>
        <w:adjustRightInd/>
        <w:spacing w:line="240" w:lineRule="auto"/>
        <w:ind w:firstLine="0"/>
        <w:rPr>
          <w:noProof/>
        </w:rPr>
      </w:pPr>
      <w:r>
        <w:rPr>
          <w:noProof/>
        </w:rPr>
        <w:br w:type="page"/>
      </w:r>
    </w:p>
    <w:tbl>
      <w:tblPr>
        <w:tblW w:w="11003"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65159D" w14:paraId="78488B19" w14:textId="77777777" w:rsidTr="0065159D">
        <w:trPr>
          <w:trHeight w:val="405"/>
          <w:jc w:val="center"/>
        </w:trPr>
        <w:tc>
          <w:tcPr>
            <w:tcW w:w="4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68C80"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lastRenderedPageBreak/>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26A8C6D2"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26" w:type="dxa"/>
            <w:tcBorders>
              <w:top w:val="single" w:sz="4" w:space="0" w:color="auto"/>
              <w:left w:val="nil"/>
              <w:bottom w:val="single" w:sz="4" w:space="0" w:color="auto"/>
              <w:right w:val="single" w:sz="4" w:space="0" w:color="auto"/>
            </w:tcBorders>
            <w:shd w:val="clear" w:color="000000" w:fill="D5D5D5"/>
            <w:noWrap/>
            <w:vAlign w:val="center"/>
            <w:hideMark/>
          </w:tcPr>
          <w:p w14:paraId="33E0223C"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88E1743"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3E1F3969"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96" w:type="dxa"/>
            <w:tcBorders>
              <w:top w:val="single" w:sz="4" w:space="0" w:color="auto"/>
              <w:left w:val="nil"/>
              <w:bottom w:val="single" w:sz="4" w:space="0" w:color="auto"/>
              <w:right w:val="single" w:sz="4" w:space="0" w:color="auto"/>
            </w:tcBorders>
            <w:shd w:val="clear" w:color="000000" w:fill="D5D5D5"/>
            <w:noWrap/>
            <w:vAlign w:val="center"/>
            <w:hideMark/>
          </w:tcPr>
          <w:p w14:paraId="4EEA4357"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0C26446A"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331B47E3"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38A19DD7"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2B311ACC"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15DDC7D9" w14:textId="77777777" w:rsidR="0065159D" w:rsidRPr="00DD6F71" w:rsidRDefault="0065159D" w:rsidP="00280F2E">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65159D" w14:paraId="1EC607C5" w14:textId="77777777" w:rsidTr="0065159D">
        <w:trPr>
          <w:trHeight w:val="405"/>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120D31ED"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1F40FDAF"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26" w:type="dxa"/>
            <w:tcBorders>
              <w:top w:val="nil"/>
              <w:left w:val="nil"/>
              <w:bottom w:val="single" w:sz="4" w:space="0" w:color="auto"/>
              <w:right w:val="single" w:sz="4" w:space="0" w:color="auto"/>
            </w:tcBorders>
            <w:shd w:val="clear" w:color="auto" w:fill="auto"/>
            <w:noWrap/>
            <w:vAlign w:val="center"/>
            <w:hideMark/>
          </w:tcPr>
          <w:p w14:paraId="1B50D8F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07A09D5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37C157D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96" w:type="dxa"/>
            <w:tcBorders>
              <w:top w:val="nil"/>
              <w:left w:val="nil"/>
              <w:bottom w:val="single" w:sz="4" w:space="0" w:color="auto"/>
              <w:right w:val="single" w:sz="4" w:space="0" w:color="auto"/>
            </w:tcBorders>
            <w:shd w:val="clear" w:color="auto" w:fill="auto"/>
            <w:noWrap/>
            <w:vAlign w:val="center"/>
            <w:hideMark/>
          </w:tcPr>
          <w:p w14:paraId="0F52C9C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61319B3"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55CDDC6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558CC59D"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1485F75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726EC69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65159D" w14:paraId="4C1C109F"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2E24D3E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55E3104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26" w:type="dxa"/>
            <w:tcBorders>
              <w:top w:val="nil"/>
              <w:left w:val="nil"/>
              <w:bottom w:val="single" w:sz="4" w:space="0" w:color="auto"/>
              <w:right w:val="single" w:sz="4" w:space="0" w:color="auto"/>
            </w:tcBorders>
            <w:shd w:val="clear" w:color="auto" w:fill="auto"/>
            <w:noWrap/>
            <w:vAlign w:val="center"/>
            <w:hideMark/>
          </w:tcPr>
          <w:p w14:paraId="02F34956"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4A5112CD"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234B22E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96" w:type="dxa"/>
            <w:tcBorders>
              <w:top w:val="nil"/>
              <w:left w:val="nil"/>
              <w:bottom w:val="single" w:sz="4" w:space="0" w:color="auto"/>
              <w:right w:val="single" w:sz="4" w:space="0" w:color="auto"/>
            </w:tcBorders>
            <w:shd w:val="clear" w:color="auto" w:fill="auto"/>
            <w:noWrap/>
            <w:vAlign w:val="center"/>
            <w:hideMark/>
          </w:tcPr>
          <w:p w14:paraId="1487065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1B0BB65D"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2B5FD77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16D8D2B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1719311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3C7E15E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65159D" w14:paraId="4F26DC15"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6BB67056"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51008582"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26" w:type="dxa"/>
            <w:tcBorders>
              <w:top w:val="nil"/>
              <w:left w:val="nil"/>
              <w:bottom w:val="single" w:sz="4" w:space="0" w:color="auto"/>
              <w:right w:val="single" w:sz="4" w:space="0" w:color="auto"/>
            </w:tcBorders>
            <w:shd w:val="clear" w:color="auto" w:fill="auto"/>
            <w:noWrap/>
            <w:vAlign w:val="center"/>
            <w:hideMark/>
          </w:tcPr>
          <w:p w14:paraId="1C0EA63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790B6B96"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462B510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96" w:type="dxa"/>
            <w:tcBorders>
              <w:top w:val="nil"/>
              <w:left w:val="nil"/>
              <w:bottom w:val="single" w:sz="4" w:space="0" w:color="auto"/>
              <w:right w:val="single" w:sz="4" w:space="0" w:color="auto"/>
            </w:tcBorders>
            <w:shd w:val="clear" w:color="auto" w:fill="auto"/>
            <w:noWrap/>
            <w:vAlign w:val="center"/>
            <w:hideMark/>
          </w:tcPr>
          <w:p w14:paraId="06CF626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5CFF482F"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48811E72"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1C79E06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0AA33D0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33689B9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65159D" w14:paraId="445271AD"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20D5E9BF"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9750F3D"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26" w:type="dxa"/>
            <w:tcBorders>
              <w:top w:val="nil"/>
              <w:left w:val="nil"/>
              <w:bottom w:val="single" w:sz="4" w:space="0" w:color="auto"/>
              <w:right w:val="single" w:sz="4" w:space="0" w:color="auto"/>
            </w:tcBorders>
            <w:shd w:val="clear" w:color="auto" w:fill="auto"/>
            <w:noWrap/>
            <w:vAlign w:val="center"/>
            <w:hideMark/>
          </w:tcPr>
          <w:p w14:paraId="2AD6829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025D604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53437A2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96" w:type="dxa"/>
            <w:tcBorders>
              <w:top w:val="nil"/>
              <w:left w:val="nil"/>
              <w:bottom w:val="single" w:sz="4" w:space="0" w:color="auto"/>
              <w:right w:val="single" w:sz="4" w:space="0" w:color="auto"/>
            </w:tcBorders>
            <w:shd w:val="clear" w:color="auto" w:fill="auto"/>
            <w:noWrap/>
            <w:vAlign w:val="center"/>
            <w:hideMark/>
          </w:tcPr>
          <w:p w14:paraId="5EB3104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16835A6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4830755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061171F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664E5D9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67690E32"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65159D" w14:paraId="607B12EA"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29DFC7B3"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08FCED4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26" w:type="dxa"/>
            <w:tcBorders>
              <w:top w:val="nil"/>
              <w:left w:val="nil"/>
              <w:bottom w:val="single" w:sz="4" w:space="0" w:color="auto"/>
              <w:right w:val="single" w:sz="4" w:space="0" w:color="auto"/>
            </w:tcBorders>
            <w:shd w:val="clear" w:color="auto" w:fill="auto"/>
            <w:noWrap/>
            <w:vAlign w:val="center"/>
            <w:hideMark/>
          </w:tcPr>
          <w:p w14:paraId="6A28838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2F4BBD9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7B5565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96" w:type="dxa"/>
            <w:tcBorders>
              <w:top w:val="nil"/>
              <w:left w:val="nil"/>
              <w:bottom w:val="single" w:sz="4" w:space="0" w:color="auto"/>
              <w:right w:val="single" w:sz="4" w:space="0" w:color="auto"/>
            </w:tcBorders>
            <w:shd w:val="clear" w:color="auto" w:fill="auto"/>
            <w:noWrap/>
            <w:vAlign w:val="center"/>
            <w:hideMark/>
          </w:tcPr>
          <w:p w14:paraId="52BE5DE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C259BB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79D3C72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4C8BC67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94965A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7FCC6CE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65159D" w14:paraId="69CD40F9"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6C9186F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25F41B3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26" w:type="dxa"/>
            <w:tcBorders>
              <w:top w:val="nil"/>
              <w:left w:val="nil"/>
              <w:bottom w:val="single" w:sz="4" w:space="0" w:color="auto"/>
              <w:right w:val="single" w:sz="4" w:space="0" w:color="auto"/>
            </w:tcBorders>
            <w:shd w:val="clear" w:color="auto" w:fill="auto"/>
            <w:noWrap/>
            <w:vAlign w:val="center"/>
            <w:hideMark/>
          </w:tcPr>
          <w:p w14:paraId="20C499C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314CDCE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6CC39A27"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96" w:type="dxa"/>
            <w:tcBorders>
              <w:top w:val="nil"/>
              <w:left w:val="nil"/>
              <w:bottom w:val="single" w:sz="4" w:space="0" w:color="auto"/>
              <w:right w:val="single" w:sz="4" w:space="0" w:color="auto"/>
            </w:tcBorders>
            <w:shd w:val="clear" w:color="auto" w:fill="auto"/>
            <w:noWrap/>
            <w:vAlign w:val="center"/>
            <w:hideMark/>
          </w:tcPr>
          <w:p w14:paraId="26FDBD42"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6F5266D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473F319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5E5E941F"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6D65456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61252A1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65159D" w14:paraId="3F1072C6"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0242714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4A000B4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26" w:type="dxa"/>
            <w:tcBorders>
              <w:top w:val="nil"/>
              <w:left w:val="nil"/>
              <w:bottom w:val="single" w:sz="4" w:space="0" w:color="auto"/>
              <w:right w:val="single" w:sz="4" w:space="0" w:color="auto"/>
            </w:tcBorders>
            <w:shd w:val="clear" w:color="auto" w:fill="auto"/>
            <w:noWrap/>
            <w:vAlign w:val="center"/>
            <w:hideMark/>
          </w:tcPr>
          <w:p w14:paraId="7EBC966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23E1E8F2"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2CB2605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96" w:type="dxa"/>
            <w:tcBorders>
              <w:top w:val="nil"/>
              <w:left w:val="nil"/>
              <w:bottom w:val="single" w:sz="4" w:space="0" w:color="auto"/>
              <w:right w:val="single" w:sz="4" w:space="0" w:color="auto"/>
            </w:tcBorders>
            <w:shd w:val="clear" w:color="auto" w:fill="auto"/>
            <w:noWrap/>
            <w:vAlign w:val="center"/>
            <w:hideMark/>
          </w:tcPr>
          <w:p w14:paraId="5227781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4F37264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11C471C6"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384D75B3"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0EA9136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075ABCF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65159D" w14:paraId="6270649E"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750FF95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00DE19B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26" w:type="dxa"/>
            <w:tcBorders>
              <w:top w:val="nil"/>
              <w:left w:val="nil"/>
              <w:bottom w:val="single" w:sz="4" w:space="0" w:color="auto"/>
              <w:right w:val="single" w:sz="4" w:space="0" w:color="auto"/>
            </w:tcBorders>
            <w:shd w:val="clear" w:color="auto" w:fill="auto"/>
            <w:noWrap/>
            <w:vAlign w:val="center"/>
            <w:hideMark/>
          </w:tcPr>
          <w:p w14:paraId="638C31B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145BAC26"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1BE7E002"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96" w:type="dxa"/>
            <w:tcBorders>
              <w:top w:val="nil"/>
              <w:left w:val="nil"/>
              <w:bottom w:val="single" w:sz="4" w:space="0" w:color="auto"/>
              <w:right w:val="single" w:sz="4" w:space="0" w:color="auto"/>
            </w:tcBorders>
            <w:shd w:val="clear" w:color="auto" w:fill="auto"/>
            <w:noWrap/>
            <w:vAlign w:val="center"/>
            <w:hideMark/>
          </w:tcPr>
          <w:p w14:paraId="29897B07"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1A418E4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5FFB8E8F"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5098E53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149DF34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0A89C5A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65159D" w14:paraId="401F99AF"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0CD0F02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469980C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26" w:type="dxa"/>
            <w:tcBorders>
              <w:top w:val="nil"/>
              <w:left w:val="nil"/>
              <w:bottom w:val="single" w:sz="4" w:space="0" w:color="auto"/>
              <w:right w:val="single" w:sz="4" w:space="0" w:color="auto"/>
            </w:tcBorders>
            <w:shd w:val="clear" w:color="auto" w:fill="auto"/>
            <w:noWrap/>
            <w:vAlign w:val="center"/>
            <w:hideMark/>
          </w:tcPr>
          <w:p w14:paraId="09ED204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68FB945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16778E7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96" w:type="dxa"/>
            <w:tcBorders>
              <w:top w:val="nil"/>
              <w:left w:val="nil"/>
              <w:bottom w:val="single" w:sz="4" w:space="0" w:color="auto"/>
              <w:right w:val="single" w:sz="4" w:space="0" w:color="auto"/>
            </w:tcBorders>
            <w:shd w:val="clear" w:color="auto" w:fill="auto"/>
            <w:noWrap/>
            <w:vAlign w:val="center"/>
            <w:hideMark/>
          </w:tcPr>
          <w:p w14:paraId="03A0A36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44A86C4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0C4F71F6"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5ED38F6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530721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5E961E91"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65159D" w14:paraId="074FB81E"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1757B5D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1AE7450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26" w:type="dxa"/>
            <w:tcBorders>
              <w:top w:val="nil"/>
              <w:left w:val="nil"/>
              <w:bottom w:val="single" w:sz="4" w:space="0" w:color="auto"/>
              <w:right w:val="single" w:sz="4" w:space="0" w:color="auto"/>
            </w:tcBorders>
            <w:shd w:val="clear" w:color="auto" w:fill="auto"/>
            <w:noWrap/>
            <w:vAlign w:val="center"/>
            <w:hideMark/>
          </w:tcPr>
          <w:p w14:paraId="3550148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5C3069F7"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485E0A4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96" w:type="dxa"/>
            <w:tcBorders>
              <w:top w:val="nil"/>
              <w:left w:val="nil"/>
              <w:bottom w:val="single" w:sz="4" w:space="0" w:color="auto"/>
              <w:right w:val="single" w:sz="4" w:space="0" w:color="auto"/>
            </w:tcBorders>
            <w:shd w:val="clear" w:color="auto" w:fill="auto"/>
            <w:noWrap/>
            <w:vAlign w:val="center"/>
            <w:hideMark/>
          </w:tcPr>
          <w:p w14:paraId="5ABD7F6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32CCF63F"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C0F9D5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E13CCE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58A879A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5250F83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65159D" w14:paraId="1518B7E7"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185711B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5F4F89DF"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26" w:type="dxa"/>
            <w:tcBorders>
              <w:top w:val="nil"/>
              <w:left w:val="nil"/>
              <w:bottom w:val="single" w:sz="4" w:space="0" w:color="auto"/>
              <w:right w:val="single" w:sz="4" w:space="0" w:color="auto"/>
            </w:tcBorders>
            <w:shd w:val="clear" w:color="auto" w:fill="auto"/>
            <w:noWrap/>
            <w:vAlign w:val="center"/>
            <w:hideMark/>
          </w:tcPr>
          <w:p w14:paraId="09691B8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2052235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0A22D93D"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96" w:type="dxa"/>
            <w:tcBorders>
              <w:top w:val="nil"/>
              <w:left w:val="nil"/>
              <w:bottom w:val="single" w:sz="4" w:space="0" w:color="auto"/>
              <w:right w:val="single" w:sz="4" w:space="0" w:color="auto"/>
            </w:tcBorders>
            <w:shd w:val="clear" w:color="auto" w:fill="auto"/>
            <w:noWrap/>
            <w:vAlign w:val="center"/>
            <w:hideMark/>
          </w:tcPr>
          <w:p w14:paraId="75F4ACB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46929AC2"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0147D9D3"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3C7C22DC"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01521609"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45241A7B"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65159D" w14:paraId="2794C51B" w14:textId="77777777" w:rsidTr="0065159D">
        <w:trPr>
          <w:trHeight w:val="400"/>
          <w:jc w:val="center"/>
        </w:trPr>
        <w:tc>
          <w:tcPr>
            <w:tcW w:w="481" w:type="dxa"/>
            <w:tcBorders>
              <w:top w:val="nil"/>
              <w:left w:val="single" w:sz="4" w:space="0" w:color="auto"/>
              <w:bottom w:val="single" w:sz="4" w:space="0" w:color="auto"/>
              <w:right w:val="single" w:sz="4" w:space="0" w:color="auto"/>
            </w:tcBorders>
            <w:shd w:val="clear" w:color="auto" w:fill="auto"/>
            <w:noWrap/>
            <w:vAlign w:val="center"/>
            <w:hideMark/>
          </w:tcPr>
          <w:p w14:paraId="7053E857"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5E05402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26" w:type="dxa"/>
            <w:tcBorders>
              <w:top w:val="nil"/>
              <w:left w:val="nil"/>
              <w:bottom w:val="single" w:sz="4" w:space="0" w:color="auto"/>
              <w:right w:val="single" w:sz="4" w:space="0" w:color="auto"/>
            </w:tcBorders>
            <w:shd w:val="clear" w:color="auto" w:fill="auto"/>
            <w:noWrap/>
            <w:vAlign w:val="center"/>
            <w:hideMark/>
          </w:tcPr>
          <w:p w14:paraId="0A79E278"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00F1DD14"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59BB06A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96" w:type="dxa"/>
            <w:tcBorders>
              <w:top w:val="nil"/>
              <w:left w:val="nil"/>
              <w:bottom w:val="single" w:sz="4" w:space="0" w:color="auto"/>
              <w:right w:val="single" w:sz="4" w:space="0" w:color="auto"/>
            </w:tcBorders>
            <w:shd w:val="clear" w:color="auto" w:fill="auto"/>
            <w:noWrap/>
            <w:vAlign w:val="center"/>
            <w:hideMark/>
          </w:tcPr>
          <w:p w14:paraId="76FC26D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4269EA8E"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7458202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73D563F5"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5C68A36A"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35520BA0" w14:textId="77777777" w:rsidR="0065159D" w:rsidRPr="00DD6F71" w:rsidRDefault="0065159D" w:rsidP="00280F2E">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3F6C6ABD" w14:textId="6F89D3A0" w:rsidR="0065159D" w:rsidRDefault="0065159D" w:rsidP="0065159D">
      <w:pPr>
        <w:spacing w:after="120"/>
        <w:ind w:firstLine="0"/>
        <w:jc w:val="center"/>
        <w:rPr>
          <w:i/>
          <w:iCs/>
          <w:lang w:eastAsia="zh-CN"/>
        </w:rPr>
      </w:pPr>
      <w:r w:rsidRPr="0065159D">
        <w:rPr>
          <w:b/>
          <w:bCs/>
          <w:i/>
          <w:iCs/>
          <w:lang w:eastAsia="zh-CN"/>
        </w:rPr>
        <w:t>Table 1</w:t>
      </w:r>
      <w:r w:rsidRPr="00DD6F71">
        <w:rPr>
          <w:i/>
          <w:iCs/>
          <w:lang w:eastAsia="zh-CN"/>
        </w:rPr>
        <w:t>: DDR moral seed words</w:t>
      </w:r>
    </w:p>
    <w:p w14:paraId="158894BE" w14:textId="77777777" w:rsidR="0065159D" w:rsidRDefault="0065159D">
      <w:pPr>
        <w:widowControl/>
        <w:autoSpaceDE/>
        <w:autoSpaceDN/>
        <w:adjustRightInd/>
        <w:spacing w:line="240" w:lineRule="auto"/>
        <w:ind w:firstLine="0"/>
        <w:rPr>
          <w:i/>
          <w:iCs/>
          <w:lang w:eastAsia="zh-CN"/>
        </w:rPr>
      </w:pPr>
      <w:r>
        <w:rPr>
          <w:i/>
          <w:iCs/>
          <w:lang w:eastAsia="zh-CN"/>
        </w:rPr>
        <w:br w:type="page"/>
      </w:r>
    </w:p>
    <w:p w14:paraId="2D1DE93F" w14:textId="4D4177BC" w:rsidR="0065159D" w:rsidRPr="00DD6F71" w:rsidRDefault="0065159D" w:rsidP="0065159D">
      <w:pPr>
        <w:spacing w:after="120"/>
        <w:ind w:firstLine="0"/>
        <w:jc w:val="center"/>
        <w:rPr>
          <w:i/>
          <w:iCs/>
          <w:lang w:eastAsia="zh-CN"/>
        </w:rPr>
      </w:pPr>
      <w:r>
        <w:rPr>
          <w:noProof/>
          <w:lang w:eastAsia="zh-CN"/>
        </w:rPr>
        <w:lastRenderedPageBreak/>
        <w:drawing>
          <wp:inline distT="0" distB="0" distL="0" distR="0" wp14:anchorId="639B4C60" wp14:editId="1675A4BF">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8"/>
                    <a:stretch>
                      <a:fillRect/>
                    </a:stretch>
                  </pic:blipFill>
                  <pic:spPr>
                    <a:xfrm>
                      <a:off x="0" y="0"/>
                      <a:ext cx="5943600" cy="3126105"/>
                    </a:xfrm>
                    <a:prstGeom prst="rect">
                      <a:avLst/>
                    </a:prstGeom>
                  </pic:spPr>
                </pic:pic>
              </a:graphicData>
            </a:graphic>
          </wp:inline>
        </w:drawing>
      </w:r>
    </w:p>
    <w:p w14:paraId="7E99C747" w14:textId="77777777" w:rsidR="0065159D" w:rsidRDefault="0065159D" w:rsidP="0065159D">
      <w:pPr>
        <w:widowControl/>
        <w:ind w:firstLine="0"/>
        <w:jc w:val="center"/>
        <w:rPr>
          <w:i/>
          <w:iCs/>
          <w:lang w:eastAsia="zh-CN"/>
        </w:rPr>
      </w:pPr>
      <w:r w:rsidRPr="00E163E3">
        <w:rPr>
          <w:b/>
          <w:bCs/>
          <w:lang w:eastAsia="zh-CN"/>
        </w:rPr>
        <w:t>Figure 1</w:t>
      </w:r>
      <w:r>
        <w:rPr>
          <w:i/>
          <w:iCs/>
          <w:lang w:eastAsia="zh-CN"/>
        </w:rPr>
        <w:t xml:space="preserve"> Moral Loads on Ten Moral Dimensions (Five Pairs).</w:t>
      </w:r>
    </w:p>
    <w:p w14:paraId="6C7EE40E" w14:textId="65D4B0C2" w:rsidR="0065159D" w:rsidRDefault="0065159D" w:rsidP="0065159D">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Purity refers to the moral foundation term of </w:t>
      </w:r>
      <w:r w:rsidRPr="00541EAF">
        <w:rPr>
          <w:lang w:eastAsia="zh-CN"/>
        </w:rPr>
        <w:t>sanctity</w:t>
      </w:r>
      <w:r>
        <w:rPr>
          <w:lang w:eastAsia="zh-CN"/>
        </w:rPr>
        <w:t>.</w:t>
      </w:r>
    </w:p>
    <w:p w14:paraId="2B8DF9C4" w14:textId="77777777" w:rsidR="0065159D" w:rsidRDefault="0065159D">
      <w:pPr>
        <w:widowControl/>
        <w:autoSpaceDE/>
        <w:autoSpaceDN/>
        <w:adjustRightInd/>
        <w:spacing w:line="240" w:lineRule="auto"/>
        <w:ind w:firstLine="0"/>
        <w:rPr>
          <w:lang w:eastAsia="zh-CN"/>
        </w:rPr>
      </w:pPr>
      <w:r>
        <w:rPr>
          <w:lang w:eastAsia="zh-CN"/>
        </w:rPr>
        <w:br w:type="page"/>
      </w:r>
    </w:p>
    <w:p w14:paraId="1F930287" w14:textId="77777777" w:rsidR="0065159D" w:rsidRDefault="0065159D" w:rsidP="0065159D">
      <w:pPr>
        <w:widowControl/>
        <w:ind w:firstLine="0"/>
        <w:rPr>
          <w:lang w:eastAsia="zh-CN"/>
        </w:rPr>
      </w:pPr>
    </w:p>
    <w:p w14:paraId="79FF4A51" w14:textId="77777777" w:rsidR="0065159D" w:rsidRDefault="0065159D" w:rsidP="0065159D">
      <w:pPr>
        <w:widowControl/>
        <w:ind w:firstLine="0"/>
      </w:pPr>
      <w:r>
        <w:rPr>
          <w:noProof/>
        </w:rPr>
        <w:drawing>
          <wp:inline distT="0" distB="0" distL="0" distR="0" wp14:anchorId="250AC000" wp14:editId="287497AB">
            <wp:extent cx="5943600" cy="3676015"/>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9"/>
                    <a:stretch>
                      <a:fillRect/>
                    </a:stretch>
                  </pic:blipFill>
                  <pic:spPr>
                    <a:xfrm>
                      <a:off x="0" y="0"/>
                      <a:ext cx="5943600" cy="3676015"/>
                    </a:xfrm>
                    <a:prstGeom prst="rect">
                      <a:avLst/>
                    </a:prstGeom>
                  </pic:spPr>
                </pic:pic>
              </a:graphicData>
            </a:graphic>
          </wp:inline>
        </w:drawing>
      </w:r>
    </w:p>
    <w:p w14:paraId="51D2F4EB" w14:textId="77777777" w:rsidR="0065159D" w:rsidRDefault="0065159D" w:rsidP="0065159D">
      <w:pPr>
        <w:widowControl/>
        <w:ind w:firstLine="0"/>
        <w:jc w:val="center"/>
      </w:pPr>
      <w:r w:rsidRPr="00E163E3">
        <w:rPr>
          <w:b/>
          <w:bCs/>
          <w:lang w:eastAsia="zh-CN"/>
        </w:rPr>
        <w:t>Figure 2</w:t>
      </w:r>
      <w:r>
        <w:rPr>
          <w:i/>
          <w:iCs/>
          <w:lang w:eastAsia="zh-CN"/>
        </w:rPr>
        <w:t xml:space="preserve"> The Change of Total Moral Load Difference Over Years.</w:t>
      </w:r>
    </w:p>
    <w:p w14:paraId="08809D01" w14:textId="77777777" w:rsidR="0065159D" w:rsidRPr="00673F08" w:rsidRDefault="0065159D" w:rsidP="0065159D">
      <w:pPr>
        <w:pStyle w:val="Heading1"/>
        <w:ind w:left="0" w:firstLine="0"/>
        <w:jc w:val="left"/>
      </w:pPr>
      <w:r>
        <w:rPr>
          <w:noProof/>
        </w:rPr>
        <w:lastRenderedPageBreak/>
        <w:drawing>
          <wp:inline distT="0" distB="0" distL="0" distR="0" wp14:anchorId="1CA43040" wp14:editId="61DBD82C">
            <wp:extent cx="5943600" cy="4226560"/>
            <wp:effectExtent l="0" t="0" r="0" b="254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0"/>
                    <a:stretch>
                      <a:fillRect/>
                    </a:stretch>
                  </pic:blipFill>
                  <pic:spPr>
                    <a:xfrm>
                      <a:off x="0" y="0"/>
                      <a:ext cx="5943600" cy="4226560"/>
                    </a:xfrm>
                    <a:prstGeom prst="rect">
                      <a:avLst/>
                    </a:prstGeom>
                  </pic:spPr>
                </pic:pic>
              </a:graphicData>
            </a:graphic>
          </wp:inline>
        </w:drawing>
      </w:r>
    </w:p>
    <w:p w14:paraId="4913EE27" w14:textId="77777777" w:rsidR="0065159D" w:rsidRPr="006E4D7E" w:rsidRDefault="0065159D" w:rsidP="0065159D">
      <w:pPr>
        <w:ind w:firstLine="0"/>
        <w:jc w:val="center"/>
      </w:pPr>
      <w:r w:rsidRPr="00E163E3">
        <w:rPr>
          <w:b/>
          <w:bCs/>
          <w:lang w:eastAsia="zh-CN"/>
        </w:rPr>
        <w:t>Figure 3</w:t>
      </w:r>
      <w:r>
        <w:rPr>
          <w:i/>
          <w:iCs/>
          <w:lang w:eastAsia="zh-CN"/>
        </w:rPr>
        <w:t xml:space="preserve"> The Change of Democrats’ and Republicans’ Moral Load in Each Dimension Over Years.</w:t>
      </w:r>
    </w:p>
    <w:p w14:paraId="2DCBBBA7" w14:textId="77777777" w:rsidR="00277FA6" w:rsidRPr="00277FA6" w:rsidRDefault="00277FA6" w:rsidP="00277FA6">
      <w:pPr>
        <w:pStyle w:val="EndNoteBibliography"/>
        <w:ind w:left="720" w:hanging="720"/>
        <w:rPr>
          <w:noProof/>
        </w:rPr>
      </w:pPr>
    </w:p>
    <w:p w14:paraId="1DAE20C4" w14:textId="1B6751D6"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1"/>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D34C5" w14:textId="77777777" w:rsidR="00C465E3" w:rsidRDefault="00C465E3">
      <w:pPr>
        <w:spacing w:line="240" w:lineRule="auto"/>
      </w:pPr>
      <w:r>
        <w:separator/>
      </w:r>
    </w:p>
  </w:endnote>
  <w:endnote w:type="continuationSeparator" w:id="0">
    <w:p w14:paraId="7960B209" w14:textId="77777777" w:rsidR="00C465E3" w:rsidRDefault="00C465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䔊ƅ＀˧怀"/>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F7CB9" w14:textId="77777777" w:rsidR="00C465E3" w:rsidRDefault="00C465E3">
      <w:pPr>
        <w:spacing w:line="240" w:lineRule="auto"/>
      </w:pPr>
      <w:r>
        <w:separator/>
      </w:r>
    </w:p>
  </w:footnote>
  <w:footnote w:type="continuationSeparator" w:id="0">
    <w:p w14:paraId="54950F3D" w14:textId="77777777" w:rsidR="00C465E3" w:rsidRDefault="00C465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695731"/>
      <w:docPartObj>
        <w:docPartGallery w:val="Page Numbers (Top of Page)"/>
        <w:docPartUnique/>
      </w:docPartObj>
    </w:sdtPr>
    <w:sdtEndPr>
      <w:rPr>
        <w:rStyle w:val="PageNumber"/>
      </w:rPr>
    </w:sdtEnd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embedSystemFonts/>
  <w:bordersDoNotSurroundHeader/>
  <w:bordersDoNotSurroundFooter/>
  <w:hideSpellingErrors/>
  <w:hideGrammaticalErrors/>
  <w:proofState w:spelling="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93&lt;/item&gt;&lt;item&gt;194&lt;/item&gt;&lt;item&gt;195&lt;/item&gt;&lt;item&gt;232&lt;/item&gt;&lt;item&gt;234&lt;/item&gt;&lt;item&gt;295&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531&lt;/item&gt;&lt;item&gt;610&lt;/item&gt;&lt;item&gt;611&lt;/item&gt;&lt;item&gt;612&lt;/item&gt;&lt;item&gt;613&lt;/item&gt;&lt;item&gt;614&lt;/item&gt;&lt;item&gt;615&lt;/item&gt;&lt;item&gt;616&lt;/item&gt;&lt;item&gt;617&lt;/item&gt;&lt;item&gt;618&lt;/item&gt;&lt;item&gt;619&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3C33"/>
    <w:rsid w:val="000560CD"/>
    <w:rsid w:val="00056E9A"/>
    <w:rsid w:val="00057574"/>
    <w:rsid w:val="00061C23"/>
    <w:rsid w:val="00061F05"/>
    <w:rsid w:val="00062624"/>
    <w:rsid w:val="00062F9C"/>
    <w:rsid w:val="0006305D"/>
    <w:rsid w:val="00064202"/>
    <w:rsid w:val="00064394"/>
    <w:rsid w:val="00064A67"/>
    <w:rsid w:val="0006579E"/>
    <w:rsid w:val="00066371"/>
    <w:rsid w:val="0006793A"/>
    <w:rsid w:val="00070552"/>
    <w:rsid w:val="00070AAF"/>
    <w:rsid w:val="00070BF6"/>
    <w:rsid w:val="00073D74"/>
    <w:rsid w:val="0007411B"/>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3744"/>
    <w:rsid w:val="000955BF"/>
    <w:rsid w:val="00095A95"/>
    <w:rsid w:val="00095BCD"/>
    <w:rsid w:val="00096D94"/>
    <w:rsid w:val="00097120"/>
    <w:rsid w:val="000974E5"/>
    <w:rsid w:val="00097CA6"/>
    <w:rsid w:val="00097D13"/>
    <w:rsid w:val="000A0138"/>
    <w:rsid w:val="000A01EC"/>
    <w:rsid w:val="000A1093"/>
    <w:rsid w:val="000A1281"/>
    <w:rsid w:val="000A12CC"/>
    <w:rsid w:val="000A223D"/>
    <w:rsid w:val="000A2300"/>
    <w:rsid w:val="000A26F9"/>
    <w:rsid w:val="000A3224"/>
    <w:rsid w:val="000A3560"/>
    <w:rsid w:val="000A482C"/>
    <w:rsid w:val="000A5400"/>
    <w:rsid w:val="000A5601"/>
    <w:rsid w:val="000A6CB6"/>
    <w:rsid w:val="000A7084"/>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3F61"/>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264B"/>
    <w:rsid w:val="000F2974"/>
    <w:rsid w:val="000F32FB"/>
    <w:rsid w:val="000F534F"/>
    <w:rsid w:val="000F59F6"/>
    <w:rsid w:val="000F6DA4"/>
    <w:rsid w:val="000F6E21"/>
    <w:rsid w:val="000F729D"/>
    <w:rsid w:val="000F79BA"/>
    <w:rsid w:val="000F7DB1"/>
    <w:rsid w:val="001002C8"/>
    <w:rsid w:val="00100319"/>
    <w:rsid w:val="00100B2A"/>
    <w:rsid w:val="001017E3"/>
    <w:rsid w:val="001029AC"/>
    <w:rsid w:val="00103401"/>
    <w:rsid w:val="00103CB8"/>
    <w:rsid w:val="0010611A"/>
    <w:rsid w:val="001071FB"/>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1036"/>
    <w:rsid w:val="00142EEC"/>
    <w:rsid w:val="00144088"/>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23B7"/>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17AD"/>
    <w:rsid w:val="001946AC"/>
    <w:rsid w:val="00194CDC"/>
    <w:rsid w:val="00194D33"/>
    <w:rsid w:val="001963E5"/>
    <w:rsid w:val="001A2312"/>
    <w:rsid w:val="001A311B"/>
    <w:rsid w:val="001A4711"/>
    <w:rsid w:val="001A4867"/>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3A9E"/>
    <w:rsid w:val="001C524E"/>
    <w:rsid w:val="001C5A19"/>
    <w:rsid w:val="001C5D18"/>
    <w:rsid w:val="001C6ABB"/>
    <w:rsid w:val="001D0A07"/>
    <w:rsid w:val="001D0C00"/>
    <w:rsid w:val="001D2027"/>
    <w:rsid w:val="001D222C"/>
    <w:rsid w:val="001D24D2"/>
    <w:rsid w:val="001D2575"/>
    <w:rsid w:val="001D2843"/>
    <w:rsid w:val="001D487F"/>
    <w:rsid w:val="001D4989"/>
    <w:rsid w:val="001D4C08"/>
    <w:rsid w:val="001D7539"/>
    <w:rsid w:val="001D7D5E"/>
    <w:rsid w:val="001E1421"/>
    <w:rsid w:val="001E153B"/>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6A38"/>
    <w:rsid w:val="002078A4"/>
    <w:rsid w:val="00207F0C"/>
    <w:rsid w:val="00212279"/>
    <w:rsid w:val="00212E5E"/>
    <w:rsid w:val="00213FFB"/>
    <w:rsid w:val="00214622"/>
    <w:rsid w:val="002148D3"/>
    <w:rsid w:val="00214BFA"/>
    <w:rsid w:val="0021567A"/>
    <w:rsid w:val="00215C55"/>
    <w:rsid w:val="00216961"/>
    <w:rsid w:val="00217AE8"/>
    <w:rsid w:val="002201AB"/>
    <w:rsid w:val="00221DDB"/>
    <w:rsid w:val="00222548"/>
    <w:rsid w:val="00222748"/>
    <w:rsid w:val="00222CD3"/>
    <w:rsid w:val="00223446"/>
    <w:rsid w:val="002234A3"/>
    <w:rsid w:val="002241CE"/>
    <w:rsid w:val="00225C1F"/>
    <w:rsid w:val="00225CB0"/>
    <w:rsid w:val="0022645C"/>
    <w:rsid w:val="002267D6"/>
    <w:rsid w:val="002267F8"/>
    <w:rsid w:val="0023072F"/>
    <w:rsid w:val="002362DB"/>
    <w:rsid w:val="002365D1"/>
    <w:rsid w:val="00236869"/>
    <w:rsid w:val="00241A85"/>
    <w:rsid w:val="00241F90"/>
    <w:rsid w:val="0024286F"/>
    <w:rsid w:val="00242981"/>
    <w:rsid w:val="002446E5"/>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2EBF"/>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1791"/>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079E5"/>
    <w:rsid w:val="00310E74"/>
    <w:rsid w:val="00311BD2"/>
    <w:rsid w:val="00312045"/>
    <w:rsid w:val="00313B82"/>
    <w:rsid w:val="00314E1A"/>
    <w:rsid w:val="00314F41"/>
    <w:rsid w:val="003150C8"/>
    <w:rsid w:val="0031532F"/>
    <w:rsid w:val="0031547E"/>
    <w:rsid w:val="00317359"/>
    <w:rsid w:val="003202D1"/>
    <w:rsid w:val="0032137F"/>
    <w:rsid w:val="0032153C"/>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CA1"/>
    <w:rsid w:val="00342EAA"/>
    <w:rsid w:val="00343533"/>
    <w:rsid w:val="00343781"/>
    <w:rsid w:val="00343D1F"/>
    <w:rsid w:val="003441BC"/>
    <w:rsid w:val="0034473F"/>
    <w:rsid w:val="00344AD1"/>
    <w:rsid w:val="00345D77"/>
    <w:rsid w:val="003464F1"/>
    <w:rsid w:val="00347228"/>
    <w:rsid w:val="003552A1"/>
    <w:rsid w:val="003557D0"/>
    <w:rsid w:val="003567B4"/>
    <w:rsid w:val="00357114"/>
    <w:rsid w:val="00360F3A"/>
    <w:rsid w:val="00363544"/>
    <w:rsid w:val="00363BD3"/>
    <w:rsid w:val="00363EE0"/>
    <w:rsid w:val="00364001"/>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3932"/>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5874"/>
    <w:rsid w:val="003A6725"/>
    <w:rsid w:val="003B14B2"/>
    <w:rsid w:val="003B1693"/>
    <w:rsid w:val="003B18B7"/>
    <w:rsid w:val="003B2838"/>
    <w:rsid w:val="003B2A37"/>
    <w:rsid w:val="003B2EE8"/>
    <w:rsid w:val="003B3F83"/>
    <w:rsid w:val="003B4886"/>
    <w:rsid w:val="003B4CD5"/>
    <w:rsid w:val="003B51D2"/>
    <w:rsid w:val="003B5901"/>
    <w:rsid w:val="003B688E"/>
    <w:rsid w:val="003B69EC"/>
    <w:rsid w:val="003B6A1D"/>
    <w:rsid w:val="003B6F68"/>
    <w:rsid w:val="003C00E1"/>
    <w:rsid w:val="003C1B1B"/>
    <w:rsid w:val="003C335E"/>
    <w:rsid w:val="003C3C97"/>
    <w:rsid w:val="003C3FC3"/>
    <w:rsid w:val="003C425A"/>
    <w:rsid w:val="003C61BC"/>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63E"/>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6E4A"/>
    <w:rsid w:val="00427043"/>
    <w:rsid w:val="00430BD9"/>
    <w:rsid w:val="00430D37"/>
    <w:rsid w:val="004313EC"/>
    <w:rsid w:val="00431A1C"/>
    <w:rsid w:val="00433C7E"/>
    <w:rsid w:val="00433F79"/>
    <w:rsid w:val="00435952"/>
    <w:rsid w:val="00436DB3"/>
    <w:rsid w:val="00437030"/>
    <w:rsid w:val="0043703A"/>
    <w:rsid w:val="0044092C"/>
    <w:rsid w:val="00440D88"/>
    <w:rsid w:val="00441DFA"/>
    <w:rsid w:val="004421AD"/>
    <w:rsid w:val="0044450E"/>
    <w:rsid w:val="0044752E"/>
    <w:rsid w:val="00447953"/>
    <w:rsid w:val="00450B36"/>
    <w:rsid w:val="00450CE5"/>
    <w:rsid w:val="00451BE5"/>
    <w:rsid w:val="0045458A"/>
    <w:rsid w:val="00454F25"/>
    <w:rsid w:val="00454F5C"/>
    <w:rsid w:val="0045608C"/>
    <w:rsid w:val="00457045"/>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405"/>
    <w:rsid w:val="004A588D"/>
    <w:rsid w:val="004A6832"/>
    <w:rsid w:val="004A7093"/>
    <w:rsid w:val="004A75F7"/>
    <w:rsid w:val="004B0021"/>
    <w:rsid w:val="004B083F"/>
    <w:rsid w:val="004B0871"/>
    <w:rsid w:val="004B087B"/>
    <w:rsid w:val="004B2E70"/>
    <w:rsid w:val="004B4D57"/>
    <w:rsid w:val="004B5344"/>
    <w:rsid w:val="004B644D"/>
    <w:rsid w:val="004B6F9D"/>
    <w:rsid w:val="004B7BA0"/>
    <w:rsid w:val="004C1F2C"/>
    <w:rsid w:val="004C27A4"/>
    <w:rsid w:val="004C32E4"/>
    <w:rsid w:val="004C39AC"/>
    <w:rsid w:val="004C3D20"/>
    <w:rsid w:val="004C535B"/>
    <w:rsid w:val="004C6524"/>
    <w:rsid w:val="004C7E1E"/>
    <w:rsid w:val="004C7F25"/>
    <w:rsid w:val="004D1D75"/>
    <w:rsid w:val="004D2F6A"/>
    <w:rsid w:val="004D327E"/>
    <w:rsid w:val="004D3E49"/>
    <w:rsid w:val="004D4A18"/>
    <w:rsid w:val="004D4AED"/>
    <w:rsid w:val="004D5589"/>
    <w:rsid w:val="004D576A"/>
    <w:rsid w:val="004D7E80"/>
    <w:rsid w:val="004E2259"/>
    <w:rsid w:val="004E3CA3"/>
    <w:rsid w:val="004E4321"/>
    <w:rsid w:val="004E47A0"/>
    <w:rsid w:val="004E4B91"/>
    <w:rsid w:val="004E55B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0B6"/>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242"/>
    <w:rsid w:val="00532AC9"/>
    <w:rsid w:val="00532DEB"/>
    <w:rsid w:val="00533564"/>
    <w:rsid w:val="005346AE"/>
    <w:rsid w:val="00535D78"/>
    <w:rsid w:val="00537B7B"/>
    <w:rsid w:val="00537D17"/>
    <w:rsid w:val="005403BC"/>
    <w:rsid w:val="00540745"/>
    <w:rsid w:val="00540F01"/>
    <w:rsid w:val="00541040"/>
    <w:rsid w:val="005412FB"/>
    <w:rsid w:val="00541609"/>
    <w:rsid w:val="00541EAF"/>
    <w:rsid w:val="005425A0"/>
    <w:rsid w:val="005428E0"/>
    <w:rsid w:val="005428F4"/>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F4"/>
    <w:rsid w:val="005654F3"/>
    <w:rsid w:val="00565501"/>
    <w:rsid w:val="0056605F"/>
    <w:rsid w:val="005669CA"/>
    <w:rsid w:val="00567226"/>
    <w:rsid w:val="005678B0"/>
    <w:rsid w:val="00570D38"/>
    <w:rsid w:val="00570F14"/>
    <w:rsid w:val="00571D9B"/>
    <w:rsid w:val="00571DA1"/>
    <w:rsid w:val="00572909"/>
    <w:rsid w:val="005734AF"/>
    <w:rsid w:val="0057356E"/>
    <w:rsid w:val="00573A6C"/>
    <w:rsid w:val="00573E61"/>
    <w:rsid w:val="00574352"/>
    <w:rsid w:val="0057454A"/>
    <w:rsid w:val="00574C90"/>
    <w:rsid w:val="00574E1F"/>
    <w:rsid w:val="00575471"/>
    <w:rsid w:val="00575EC1"/>
    <w:rsid w:val="00575FC3"/>
    <w:rsid w:val="00582895"/>
    <w:rsid w:val="00582931"/>
    <w:rsid w:val="00583396"/>
    <w:rsid w:val="005843E9"/>
    <w:rsid w:val="00584480"/>
    <w:rsid w:val="005851E2"/>
    <w:rsid w:val="00586609"/>
    <w:rsid w:val="00593F0F"/>
    <w:rsid w:val="005953E9"/>
    <w:rsid w:val="00596640"/>
    <w:rsid w:val="005966E8"/>
    <w:rsid w:val="00596CE2"/>
    <w:rsid w:val="0059795B"/>
    <w:rsid w:val="005A079E"/>
    <w:rsid w:val="005A262C"/>
    <w:rsid w:val="005A2780"/>
    <w:rsid w:val="005A2E32"/>
    <w:rsid w:val="005A35FF"/>
    <w:rsid w:val="005A39C6"/>
    <w:rsid w:val="005A4C38"/>
    <w:rsid w:val="005A4C8B"/>
    <w:rsid w:val="005A4DFF"/>
    <w:rsid w:val="005A5579"/>
    <w:rsid w:val="005A59BD"/>
    <w:rsid w:val="005A5B5F"/>
    <w:rsid w:val="005A5CB7"/>
    <w:rsid w:val="005A633F"/>
    <w:rsid w:val="005B0CDD"/>
    <w:rsid w:val="005B147A"/>
    <w:rsid w:val="005B1D8F"/>
    <w:rsid w:val="005B2B17"/>
    <w:rsid w:val="005B2D03"/>
    <w:rsid w:val="005B536C"/>
    <w:rsid w:val="005B5A53"/>
    <w:rsid w:val="005C05EE"/>
    <w:rsid w:val="005C07A9"/>
    <w:rsid w:val="005C15D5"/>
    <w:rsid w:val="005C194B"/>
    <w:rsid w:val="005C29A1"/>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378B"/>
    <w:rsid w:val="00644402"/>
    <w:rsid w:val="006468EE"/>
    <w:rsid w:val="00647590"/>
    <w:rsid w:val="00647C8D"/>
    <w:rsid w:val="006500FD"/>
    <w:rsid w:val="0065159D"/>
    <w:rsid w:val="0065190D"/>
    <w:rsid w:val="006519C1"/>
    <w:rsid w:val="00651B6F"/>
    <w:rsid w:val="00652682"/>
    <w:rsid w:val="0065402C"/>
    <w:rsid w:val="00656529"/>
    <w:rsid w:val="00656993"/>
    <w:rsid w:val="00656CA1"/>
    <w:rsid w:val="00656DB6"/>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1A3D"/>
    <w:rsid w:val="006729D1"/>
    <w:rsid w:val="0067338D"/>
    <w:rsid w:val="006739A7"/>
    <w:rsid w:val="00673F08"/>
    <w:rsid w:val="00675C8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871"/>
    <w:rsid w:val="006A3C4F"/>
    <w:rsid w:val="006A4273"/>
    <w:rsid w:val="006A4882"/>
    <w:rsid w:val="006A4A16"/>
    <w:rsid w:val="006A6303"/>
    <w:rsid w:val="006A6447"/>
    <w:rsid w:val="006A668F"/>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1F5"/>
    <w:rsid w:val="006C083E"/>
    <w:rsid w:val="006C134F"/>
    <w:rsid w:val="006C16BC"/>
    <w:rsid w:val="006C18DA"/>
    <w:rsid w:val="006C2EE0"/>
    <w:rsid w:val="006C3557"/>
    <w:rsid w:val="006C3890"/>
    <w:rsid w:val="006C4AD4"/>
    <w:rsid w:val="006C6B36"/>
    <w:rsid w:val="006C6E04"/>
    <w:rsid w:val="006C76F2"/>
    <w:rsid w:val="006D17C0"/>
    <w:rsid w:val="006D2CD9"/>
    <w:rsid w:val="006D2DB4"/>
    <w:rsid w:val="006D2EE8"/>
    <w:rsid w:val="006D3133"/>
    <w:rsid w:val="006D3492"/>
    <w:rsid w:val="006D35D9"/>
    <w:rsid w:val="006D585B"/>
    <w:rsid w:val="006D5EC9"/>
    <w:rsid w:val="006D63BA"/>
    <w:rsid w:val="006D67F8"/>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0F4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9F8"/>
    <w:rsid w:val="007A5BD3"/>
    <w:rsid w:val="007A7B5D"/>
    <w:rsid w:val="007A7C68"/>
    <w:rsid w:val="007B0114"/>
    <w:rsid w:val="007B16CE"/>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34AE"/>
    <w:rsid w:val="007F3B7F"/>
    <w:rsid w:val="007F3F87"/>
    <w:rsid w:val="007F421E"/>
    <w:rsid w:val="007F5158"/>
    <w:rsid w:val="007F7256"/>
    <w:rsid w:val="007F79B0"/>
    <w:rsid w:val="0080031F"/>
    <w:rsid w:val="00800B85"/>
    <w:rsid w:val="00803A10"/>
    <w:rsid w:val="00803F9E"/>
    <w:rsid w:val="00804E9A"/>
    <w:rsid w:val="00805605"/>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3936"/>
    <w:rsid w:val="008248A3"/>
    <w:rsid w:val="00827D21"/>
    <w:rsid w:val="00830E17"/>
    <w:rsid w:val="00832AC9"/>
    <w:rsid w:val="00832BDF"/>
    <w:rsid w:val="0083348D"/>
    <w:rsid w:val="0083576B"/>
    <w:rsid w:val="00835FA9"/>
    <w:rsid w:val="00837289"/>
    <w:rsid w:val="00837933"/>
    <w:rsid w:val="00837CCF"/>
    <w:rsid w:val="00840DED"/>
    <w:rsid w:val="00841582"/>
    <w:rsid w:val="0084284A"/>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1A83"/>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213"/>
    <w:rsid w:val="00880752"/>
    <w:rsid w:val="0088162F"/>
    <w:rsid w:val="00882278"/>
    <w:rsid w:val="008823F3"/>
    <w:rsid w:val="00882F9D"/>
    <w:rsid w:val="00883CCA"/>
    <w:rsid w:val="00883CEF"/>
    <w:rsid w:val="00884823"/>
    <w:rsid w:val="00884B41"/>
    <w:rsid w:val="00885CB1"/>
    <w:rsid w:val="00885E37"/>
    <w:rsid w:val="0088768A"/>
    <w:rsid w:val="00890121"/>
    <w:rsid w:val="008913E8"/>
    <w:rsid w:val="00891CA9"/>
    <w:rsid w:val="00895A44"/>
    <w:rsid w:val="00897230"/>
    <w:rsid w:val="008979AB"/>
    <w:rsid w:val="008A1B75"/>
    <w:rsid w:val="008A2DA3"/>
    <w:rsid w:val="008A4137"/>
    <w:rsid w:val="008A4720"/>
    <w:rsid w:val="008A596A"/>
    <w:rsid w:val="008A6442"/>
    <w:rsid w:val="008A6A77"/>
    <w:rsid w:val="008A7E31"/>
    <w:rsid w:val="008B09DB"/>
    <w:rsid w:val="008B1C0B"/>
    <w:rsid w:val="008B1C24"/>
    <w:rsid w:val="008B1FE3"/>
    <w:rsid w:val="008B2337"/>
    <w:rsid w:val="008B3948"/>
    <w:rsid w:val="008B4235"/>
    <w:rsid w:val="008B529B"/>
    <w:rsid w:val="008B53AE"/>
    <w:rsid w:val="008B60A0"/>
    <w:rsid w:val="008B66D4"/>
    <w:rsid w:val="008B68B7"/>
    <w:rsid w:val="008C26B8"/>
    <w:rsid w:val="008C2DDF"/>
    <w:rsid w:val="008C3D1B"/>
    <w:rsid w:val="008C3D2A"/>
    <w:rsid w:val="008C40EC"/>
    <w:rsid w:val="008C5FEE"/>
    <w:rsid w:val="008C61E7"/>
    <w:rsid w:val="008C6A66"/>
    <w:rsid w:val="008C6F64"/>
    <w:rsid w:val="008C7399"/>
    <w:rsid w:val="008C7840"/>
    <w:rsid w:val="008D0166"/>
    <w:rsid w:val="008D05EF"/>
    <w:rsid w:val="008D2AC6"/>
    <w:rsid w:val="008D2BA3"/>
    <w:rsid w:val="008D2E4F"/>
    <w:rsid w:val="008D46DD"/>
    <w:rsid w:val="008D5680"/>
    <w:rsid w:val="008D5698"/>
    <w:rsid w:val="008D6117"/>
    <w:rsid w:val="008D69B2"/>
    <w:rsid w:val="008E0AC0"/>
    <w:rsid w:val="008E1960"/>
    <w:rsid w:val="008E1C43"/>
    <w:rsid w:val="008E21B0"/>
    <w:rsid w:val="008E24CD"/>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3AC1"/>
    <w:rsid w:val="0090400B"/>
    <w:rsid w:val="00904F1E"/>
    <w:rsid w:val="00906E84"/>
    <w:rsid w:val="00907B45"/>
    <w:rsid w:val="009128AD"/>
    <w:rsid w:val="0091331C"/>
    <w:rsid w:val="0091410A"/>
    <w:rsid w:val="0091461D"/>
    <w:rsid w:val="00914C55"/>
    <w:rsid w:val="0091631F"/>
    <w:rsid w:val="00920527"/>
    <w:rsid w:val="00920C5D"/>
    <w:rsid w:val="00921DF7"/>
    <w:rsid w:val="00922E7B"/>
    <w:rsid w:val="00923033"/>
    <w:rsid w:val="009231D5"/>
    <w:rsid w:val="009231E5"/>
    <w:rsid w:val="009246D4"/>
    <w:rsid w:val="0092501E"/>
    <w:rsid w:val="009260ED"/>
    <w:rsid w:val="00927106"/>
    <w:rsid w:val="00927498"/>
    <w:rsid w:val="00927EFB"/>
    <w:rsid w:val="00930C80"/>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D35"/>
    <w:rsid w:val="009568C4"/>
    <w:rsid w:val="00956BB5"/>
    <w:rsid w:val="009570CA"/>
    <w:rsid w:val="009574FC"/>
    <w:rsid w:val="0096002D"/>
    <w:rsid w:val="0096043C"/>
    <w:rsid w:val="009611D5"/>
    <w:rsid w:val="009613C9"/>
    <w:rsid w:val="0096153B"/>
    <w:rsid w:val="00961845"/>
    <w:rsid w:val="0096185C"/>
    <w:rsid w:val="00963AB4"/>
    <w:rsid w:val="009659FE"/>
    <w:rsid w:val="0096761F"/>
    <w:rsid w:val="00967815"/>
    <w:rsid w:val="00970D52"/>
    <w:rsid w:val="00971235"/>
    <w:rsid w:val="00972300"/>
    <w:rsid w:val="009725B5"/>
    <w:rsid w:val="009738DE"/>
    <w:rsid w:val="00974E86"/>
    <w:rsid w:val="00975009"/>
    <w:rsid w:val="0097578A"/>
    <w:rsid w:val="009766ED"/>
    <w:rsid w:val="009776A2"/>
    <w:rsid w:val="00977D99"/>
    <w:rsid w:val="00980230"/>
    <w:rsid w:val="0098096A"/>
    <w:rsid w:val="00981336"/>
    <w:rsid w:val="00981CEE"/>
    <w:rsid w:val="00982548"/>
    <w:rsid w:val="0098279E"/>
    <w:rsid w:val="00982D50"/>
    <w:rsid w:val="0098333D"/>
    <w:rsid w:val="009852DD"/>
    <w:rsid w:val="009857CD"/>
    <w:rsid w:val="009857EA"/>
    <w:rsid w:val="009870C7"/>
    <w:rsid w:val="009901FE"/>
    <w:rsid w:val="009905C6"/>
    <w:rsid w:val="00991639"/>
    <w:rsid w:val="00991D04"/>
    <w:rsid w:val="00992528"/>
    <w:rsid w:val="009926ED"/>
    <w:rsid w:val="00992D3B"/>
    <w:rsid w:val="009935B6"/>
    <w:rsid w:val="00993AB9"/>
    <w:rsid w:val="00994CE2"/>
    <w:rsid w:val="009953DA"/>
    <w:rsid w:val="009955C3"/>
    <w:rsid w:val="00995DEA"/>
    <w:rsid w:val="0099650D"/>
    <w:rsid w:val="009969BB"/>
    <w:rsid w:val="009972FD"/>
    <w:rsid w:val="009A0325"/>
    <w:rsid w:val="009A0572"/>
    <w:rsid w:val="009A05D1"/>
    <w:rsid w:val="009A0E87"/>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3CE5"/>
    <w:rsid w:val="009D647F"/>
    <w:rsid w:val="009D6B74"/>
    <w:rsid w:val="009D6BBC"/>
    <w:rsid w:val="009D6DEE"/>
    <w:rsid w:val="009D71DA"/>
    <w:rsid w:val="009E03E6"/>
    <w:rsid w:val="009E2D9F"/>
    <w:rsid w:val="009E41E8"/>
    <w:rsid w:val="009E4440"/>
    <w:rsid w:val="009E4B3D"/>
    <w:rsid w:val="009E4BAD"/>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DA6"/>
    <w:rsid w:val="00A3391F"/>
    <w:rsid w:val="00A33F64"/>
    <w:rsid w:val="00A34089"/>
    <w:rsid w:val="00A36950"/>
    <w:rsid w:val="00A36F76"/>
    <w:rsid w:val="00A37937"/>
    <w:rsid w:val="00A37E07"/>
    <w:rsid w:val="00A40D1E"/>
    <w:rsid w:val="00A410B0"/>
    <w:rsid w:val="00A42CEA"/>
    <w:rsid w:val="00A4363B"/>
    <w:rsid w:val="00A44E4A"/>
    <w:rsid w:val="00A4593B"/>
    <w:rsid w:val="00A45E8B"/>
    <w:rsid w:val="00A460E3"/>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2A42"/>
    <w:rsid w:val="00A82BEC"/>
    <w:rsid w:val="00A85C81"/>
    <w:rsid w:val="00A8603C"/>
    <w:rsid w:val="00A87FA7"/>
    <w:rsid w:val="00A900D4"/>
    <w:rsid w:val="00A90254"/>
    <w:rsid w:val="00A9031C"/>
    <w:rsid w:val="00A9035B"/>
    <w:rsid w:val="00A90753"/>
    <w:rsid w:val="00A908A9"/>
    <w:rsid w:val="00A913B4"/>
    <w:rsid w:val="00A91C31"/>
    <w:rsid w:val="00A91F73"/>
    <w:rsid w:val="00A928DD"/>
    <w:rsid w:val="00A936E1"/>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80A"/>
    <w:rsid w:val="00AC3C5F"/>
    <w:rsid w:val="00AC4028"/>
    <w:rsid w:val="00AC551C"/>
    <w:rsid w:val="00AC5BD3"/>
    <w:rsid w:val="00AC70DD"/>
    <w:rsid w:val="00AD10E6"/>
    <w:rsid w:val="00AD2993"/>
    <w:rsid w:val="00AD4BEE"/>
    <w:rsid w:val="00AD506E"/>
    <w:rsid w:val="00AD519F"/>
    <w:rsid w:val="00AD5493"/>
    <w:rsid w:val="00AD6699"/>
    <w:rsid w:val="00AD760C"/>
    <w:rsid w:val="00AE002D"/>
    <w:rsid w:val="00AE0707"/>
    <w:rsid w:val="00AE1322"/>
    <w:rsid w:val="00AE222A"/>
    <w:rsid w:val="00AE259E"/>
    <w:rsid w:val="00AE26DB"/>
    <w:rsid w:val="00AE2856"/>
    <w:rsid w:val="00AE4135"/>
    <w:rsid w:val="00AE45C1"/>
    <w:rsid w:val="00AE5484"/>
    <w:rsid w:val="00AE56E2"/>
    <w:rsid w:val="00AE59CE"/>
    <w:rsid w:val="00AF0491"/>
    <w:rsid w:val="00AF0723"/>
    <w:rsid w:val="00AF08E3"/>
    <w:rsid w:val="00AF1BC7"/>
    <w:rsid w:val="00AF1E91"/>
    <w:rsid w:val="00AF2911"/>
    <w:rsid w:val="00AF2A02"/>
    <w:rsid w:val="00AF321F"/>
    <w:rsid w:val="00AF3519"/>
    <w:rsid w:val="00AF3C7D"/>
    <w:rsid w:val="00AF40F6"/>
    <w:rsid w:val="00AF433B"/>
    <w:rsid w:val="00AF5527"/>
    <w:rsid w:val="00B00519"/>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4B5C"/>
    <w:rsid w:val="00B657D5"/>
    <w:rsid w:val="00B65EB3"/>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6A81"/>
    <w:rsid w:val="00B874FC"/>
    <w:rsid w:val="00B87A6C"/>
    <w:rsid w:val="00B906C5"/>
    <w:rsid w:val="00B91EFE"/>
    <w:rsid w:val="00B9282A"/>
    <w:rsid w:val="00B92E38"/>
    <w:rsid w:val="00B93296"/>
    <w:rsid w:val="00B93EEA"/>
    <w:rsid w:val="00B9439F"/>
    <w:rsid w:val="00B94B26"/>
    <w:rsid w:val="00B952DC"/>
    <w:rsid w:val="00B96BB8"/>
    <w:rsid w:val="00BA14C8"/>
    <w:rsid w:val="00BA16A4"/>
    <w:rsid w:val="00BA174D"/>
    <w:rsid w:val="00BA1A00"/>
    <w:rsid w:val="00BA2465"/>
    <w:rsid w:val="00BA2B4B"/>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4CA"/>
    <w:rsid w:val="00BE064F"/>
    <w:rsid w:val="00BE06BF"/>
    <w:rsid w:val="00BE0737"/>
    <w:rsid w:val="00BE105B"/>
    <w:rsid w:val="00BE16BF"/>
    <w:rsid w:val="00BE75A3"/>
    <w:rsid w:val="00BF187C"/>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A64"/>
    <w:rsid w:val="00C36B65"/>
    <w:rsid w:val="00C37B11"/>
    <w:rsid w:val="00C40301"/>
    <w:rsid w:val="00C40E0E"/>
    <w:rsid w:val="00C40F9E"/>
    <w:rsid w:val="00C41050"/>
    <w:rsid w:val="00C41550"/>
    <w:rsid w:val="00C429A3"/>
    <w:rsid w:val="00C42BE4"/>
    <w:rsid w:val="00C43A91"/>
    <w:rsid w:val="00C43B64"/>
    <w:rsid w:val="00C4477D"/>
    <w:rsid w:val="00C46299"/>
    <w:rsid w:val="00C465E3"/>
    <w:rsid w:val="00C46B51"/>
    <w:rsid w:val="00C46C6F"/>
    <w:rsid w:val="00C47793"/>
    <w:rsid w:val="00C50566"/>
    <w:rsid w:val="00C51210"/>
    <w:rsid w:val="00C51E57"/>
    <w:rsid w:val="00C51E78"/>
    <w:rsid w:val="00C51F80"/>
    <w:rsid w:val="00C521A2"/>
    <w:rsid w:val="00C52254"/>
    <w:rsid w:val="00C52571"/>
    <w:rsid w:val="00C5349F"/>
    <w:rsid w:val="00C536A5"/>
    <w:rsid w:val="00C53818"/>
    <w:rsid w:val="00C55DDF"/>
    <w:rsid w:val="00C56473"/>
    <w:rsid w:val="00C60197"/>
    <w:rsid w:val="00C60245"/>
    <w:rsid w:val="00C611AE"/>
    <w:rsid w:val="00C638F8"/>
    <w:rsid w:val="00C63E4B"/>
    <w:rsid w:val="00C64712"/>
    <w:rsid w:val="00C64BF3"/>
    <w:rsid w:val="00C66A38"/>
    <w:rsid w:val="00C6716C"/>
    <w:rsid w:val="00C7005E"/>
    <w:rsid w:val="00C71097"/>
    <w:rsid w:val="00C72171"/>
    <w:rsid w:val="00C72F54"/>
    <w:rsid w:val="00C73089"/>
    <w:rsid w:val="00C740A8"/>
    <w:rsid w:val="00C744C0"/>
    <w:rsid w:val="00C74506"/>
    <w:rsid w:val="00C745B1"/>
    <w:rsid w:val="00C746DD"/>
    <w:rsid w:val="00C74A82"/>
    <w:rsid w:val="00C75916"/>
    <w:rsid w:val="00C75A3D"/>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14"/>
    <w:rsid w:val="00CA45FF"/>
    <w:rsid w:val="00CA53CD"/>
    <w:rsid w:val="00CA5B6A"/>
    <w:rsid w:val="00CA5BE0"/>
    <w:rsid w:val="00CA5DA5"/>
    <w:rsid w:val="00CA6766"/>
    <w:rsid w:val="00CA7CA7"/>
    <w:rsid w:val="00CB0424"/>
    <w:rsid w:val="00CB04E5"/>
    <w:rsid w:val="00CB0A50"/>
    <w:rsid w:val="00CB0FC1"/>
    <w:rsid w:val="00CB1169"/>
    <w:rsid w:val="00CB1EB0"/>
    <w:rsid w:val="00CB22C4"/>
    <w:rsid w:val="00CB4BBD"/>
    <w:rsid w:val="00CB699F"/>
    <w:rsid w:val="00CB75C4"/>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4C1A"/>
    <w:rsid w:val="00CD5188"/>
    <w:rsid w:val="00CD52DD"/>
    <w:rsid w:val="00CD57A5"/>
    <w:rsid w:val="00CD5902"/>
    <w:rsid w:val="00CD69E0"/>
    <w:rsid w:val="00CD6AF6"/>
    <w:rsid w:val="00CE0B73"/>
    <w:rsid w:val="00CE0FC4"/>
    <w:rsid w:val="00CE2958"/>
    <w:rsid w:val="00CE2B21"/>
    <w:rsid w:val="00CE3C8B"/>
    <w:rsid w:val="00CE40FC"/>
    <w:rsid w:val="00CE55E8"/>
    <w:rsid w:val="00CE5A83"/>
    <w:rsid w:val="00CE65D6"/>
    <w:rsid w:val="00CE7071"/>
    <w:rsid w:val="00CE7D42"/>
    <w:rsid w:val="00CF0976"/>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060C7"/>
    <w:rsid w:val="00D06344"/>
    <w:rsid w:val="00D10B84"/>
    <w:rsid w:val="00D1123E"/>
    <w:rsid w:val="00D13EA2"/>
    <w:rsid w:val="00D140AE"/>
    <w:rsid w:val="00D141CB"/>
    <w:rsid w:val="00D1459B"/>
    <w:rsid w:val="00D14800"/>
    <w:rsid w:val="00D14BB2"/>
    <w:rsid w:val="00D1601B"/>
    <w:rsid w:val="00D175EA"/>
    <w:rsid w:val="00D17990"/>
    <w:rsid w:val="00D2070A"/>
    <w:rsid w:val="00D20BC6"/>
    <w:rsid w:val="00D2186A"/>
    <w:rsid w:val="00D22D28"/>
    <w:rsid w:val="00D233B3"/>
    <w:rsid w:val="00D236E9"/>
    <w:rsid w:val="00D23E3C"/>
    <w:rsid w:val="00D25A76"/>
    <w:rsid w:val="00D3151B"/>
    <w:rsid w:val="00D33236"/>
    <w:rsid w:val="00D33414"/>
    <w:rsid w:val="00D3365E"/>
    <w:rsid w:val="00D34F0E"/>
    <w:rsid w:val="00D35981"/>
    <w:rsid w:val="00D35E94"/>
    <w:rsid w:val="00D36FE1"/>
    <w:rsid w:val="00D3754B"/>
    <w:rsid w:val="00D41BD0"/>
    <w:rsid w:val="00D41CE2"/>
    <w:rsid w:val="00D444DB"/>
    <w:rsid w:val="00D44B3B"/>
    <w:rsid w:val="00D44B4F"/>
    <w:rsid w:val="00D452B0"/>
    <w:rsid w:val="00D45B6A"/>
    <w:rsid w:val="00D45C53"/>
    <w:rsid w:val="00D5028C"/>
    <w:rsid w:val="00D505CA"/>
    <w:rsid w:val="00D52F9E"/>
    <w:rsid w:val="00D53706"/>
    <w:rsid w:val="00D544D7"/>
    <w:rsid w:val="00D546A6"/>
    <w:rsid w:val="00D54716"/>
    <w:rsid w:val="00D54F67"/>
    <w:rsid w:val="00D557ED"/>
    <w:rsid w:val="00D56267"/>
    <w:rsid w:val="00D56439"/>
    <w:rsid w:val="00D56A9C"/>
    <w:rsid w:val="00D56B17"/>
    <w:rsid w:val="00D56BE6"/>
    <w:rsid w:val="00D57368"/>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2556"/>
    <w:rsid w:val="00D8282E"/>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1AD"/>
    <w:rsid w:val="00DF42D9"/>
    <w:rsid w:val="00DF4D2F"/>
    <w:rsid w:val="00DF6593"/>
    <w:rsid w:val="00DF6927"/>
    <w:rsid w:val="00DF79B1"/>
    <w:rsid w:val="00E007BB"/>
    <w:rsid w:val="00E03E25"/>
    <w:rsid w:val="00E03FDF"/>
    <w:rsid w:val="00E05946"/>
    <w:rsid w:val="00E05DC4"/>
    <w:rsid w:val="00E10B0F"/>
    <w:rsid w:val="00E11702"/>
    <w:rsid w:val="00E12074"/>
    <w:rsid w:val="00E127CA"/>
    <w:rsid w:val="00E12F2C"/>
    <w:rsid w:val="00E1463C"/>
    <w:rsid w:val="00E14688"/>
    <w:rsid w:val="00E1558F"/>
    <w:rsid w:val="00E15ACA"/>
    <w:rsid w:val="00E163E3"/>
    <w:rsid w:val="00E16E00"/>
    <w:rsid w:val="00E1728D"/>
    <w:rsid w:val="00E174C0"/>
    <w:rsid w:val="00E1781D"/>
    <w:rsid w:val="00E20B20"/>
    <w:rsid w:val="00E20CBB"/>
    <w:rsid w:val="00E20E47"/>
    <w:rsid w:val="00E21467"/>
    <w:rsid w:val="00E223A0"/>
    <w:rsid w:val="00E2313D"/>
    <w:rsid w:val="00E238F1"/>
    <w:rsid w:val="00E23CD2"/>
    <w:rsid w:val="00E23E70"/>
    <w:rsid w:val="00E2408C"/>
    <w:rsid w:val="00E25018"/>
    <w:rsid w:val="00E254FA"/>
    <w:rsid w:val="00E259F8"/>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06A2"/>
    <w:rsid w:val="00E51945"/>
    <w:rsid w:val="00E51B91"/>
    <w:rsid w:val="00E539CD"/>
    <w:rsid w:val="00E53B5F"/>
    <w:rsid w:val="00E53CE1"/>
    <w:rsid w:val="00E5566F"/>
    <w:rsid w:val="00E56903"/>
    <w:rsid w:val="00E56D12"/>
    <w:rsid w:val="00E56F33"/>
    <w:rsid w:val="00E57E18"/>
    <w:rsid w:val="00E60256"/>
    <w:rsid w:val="00E6082C"/>
    <w:rsid w:val="00E6091E"/>
    <w:rsid w:val="00E60C02"/>
    <w:rsid w:val="00E60DCA"/>
    <w:rsid w:val="00E61214"/>
    <w:rsid w:val="00E61215"/>
    <w:rsid w:val="00E62DFA"/>
    <w:rsid w:val="00E6362A"/>
    <w:rsid w:val="00E6658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273D"/>
    <w:rsid w:val="00E933C6"/>
    <w:rsid w:val="00E93AB2"/>
    <w:rsid w:val="00E93E7F"/>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BD8"/>
    <w:rsid w:val="00EA78A1"/>
    <w:rsid w:val="00EB08F6"/>
    <w:rsid w:val="00EB1E90"/>
    <w:rsid w:val="00EB2658"/>
    <w:rsid w:val="00EB3015"/>
    <w:rsid w:val="00EB3991"/>
    <w:rsid w:val="00EB5304"/>
    <w:rsid w:val="00EB549C"/>
    <w:rsid w:val="00EB69A5"/>
    <w:rsid w:val="00EB6CA0"/>
    <w:rsid w:val="00EC0F51"/>
    <w:rsid w:val="00EC110C"/>
    <w:rsid w:val="00EC346E"/>
    <w:rsid w:val="00EC4093"/>
    <w:rsid w:val="00EC44B8"/>
    <w:rsid w:val="00EC5994"/>
    <w:rsid w:val="00ED3046"/>
    <w:rsid w:val="00EE00E6"/>
    <w:rsid w:val="00EE0A78"/>
    <w:rsid w:val="00EE0F9C"/>
    <w:rsid w:val="00EE1AE1"/>
    <w:rsid w:val="00EE1DA5"/>
    <w:rsid w:val="00EE34DE"/>
    <w:rsid w:val="00EE387A"/>
    <w:rsid w:val="00EE514A"/>
    <w:rsid w:val="00EE5290"/>
    <w:rsid w:val="00EE630C"/>
    <w:rsid w:val="00EE6C8C"/>
    <w:rsid w:val="00EF0E37"/>
    <w:rsid w:val="00EF19FD"/>
    <w:rsid w:val="00EF1D7C"/>
    <w:rsid w:val="00EF29CD"/>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1132"/>
    <w:rsid w:val="00F1733D"/>
    <w:rsid w:val="00F20599"/>
    <w:rsid w:val="00F2134F"/>
    <w:rsid w:val="00F22516"/>
    <w:rsid w:val="00F22E90"/>
    <w:rsid w:val="00F2434F"/>
    <w:rsid w:val="00F25BB7"/>
    <w:rsid w:val="00F25F73"/>
    <w:rsid w:val="00F2643F"/>
    <w:rsid w:val="00F265AA"/>
    <w:rsid w:val="00F2797C"/>
    <w:rsid w:val="00F31723"/>
    <w:rsid w:val="00F32113"/>
    <w:rsid w:val="00F34402"/>
    <w:rsid w:val="00F347E5"/>
    <w:rsid w:val="00F34B9B"/>
    <w:rsid w:val="00F35861"/>
    <w:rsid w:val="00F367AF"/>
    <w:rsid w:val="00F40A24"/>
    <w:rsid w:val="00F40BE1"/>
    <w:rsid w:val="00F40D34"/>
    <w:rsid w:val="00F4227B"/>
    <w:rsid w:val="00F430AA"/>
    <w:rsid w:val="00F43E4F"/>
    <w:rsid w:val="00F4480B"/>
    <w:rsid w:val="00F464F5"/>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D8F"/>
    <w:rsid w:val="00F631D8"/>
    <w:rsid w:val="00F64D32"/>
    <w:rsid w:val="00F67D11"/>
    <w:rsid w:val="00F707F9"/>
    <w:rsid w:val="00F70C67"/>
    <w:rsid w:val="00F7113B"/>
    <w:rsid w:val="00F71B89"/>
    <w:rsid w:val="00F71BFC"/>
    <w:rsid w:val="00F71FDA"/>
    <w:rsid w:val="00F73438"/>
    <w:rsid w:val="00F73A57"/>
    <w:rsid w:val="00F73D7D"/>
    <w:rsid w:val="00F74B19"/>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80A"/>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1949"/>
    <w:rsid w:val="00FB19D2"/>
    <w:rsid w:val="00FB37B4"/>
    <w:rsid w:val="00FB3F88"/>
    <w:rsid w:val="00FB6EF4"/>
    <w:rsid w:val="00FB7B1A"/>
    <w:rsid w:val="00FB7F45"/>
    <w:rsid w:val="00FC00B6"/>
    <w:rsid w:val="00FC05A6"/>
    <w:rsid w:val="00FC138F"/>
    <w:rsid w:val="00FC1543"/>
    <w:rsid w:val="00FC1AFC"/>
    <w:rsid w:val="00FC225F"/>
    <w:rsid w:val="00FC28DB"/>
    <w:rsid w:val="00FC2E2F"/>
    <w:rsid w:val="00FC2F6A"/>
    <w:rsid w:val="00FC31DA"/>
    <w:rsid w:val="00FC46F4"/>
    <w:rsid w:val="00FC549E"/>
    <w:rsid w:val="00FC5B45"/>
    <w:rsid w:val="00FC75F9"/>
    <w:rsid w:val="00FC7F5B"/>
    <w:rsid w:val="00FD0BFC"/>
    <w:rsid w:val="00FD206D"/>
    <w:rsid w:val="00FD3375"/>
    <w:rsid w:val="00FD39D9"/>
    <w:rsid w:val="00FD419E"/>
    <w:rsid w:val="00FD4747"/>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2</Pages>
  <Words>7664</Words>
  <Characters>44194</Characters>
  <Application>Microsoft Office Word</Application>
  <DocSecurity>0</DocSecurity>
  <Lines>771</Lines>
  <Paragraphs>278</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5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mx3mt</cp:lastModifiedBy>
  <cp:revision>6</cp:revision>
  <cp:lastPrinted>2021-03-30T02:49:00Z</cp:lastPrinted>
  <dcterms:created xsi:type="dcterms:W3CDTF">2021-09-27T20:18:00Z</dcterms:created>
  <dcterms:modified xsi:type="dcterms:W3CDTF">2021-10-0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